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7F3A3E" w14:textId="77777777" w:rsidR="001D52FB" w:rsidRDefault="001D52FB" w:rsidP="00EE2766">
      <w:pPr>
        <w:spacing w:before="100" w:beforeAutospacing="1"/>
        <w:contextualSpacing/>
        <w:jc w:val="center"/>
        <w:rPr>
          <w:rFonts w:ascii="Helvetica Neue" w:eastAsia="Times New Roman" w:hAnsi="Helvetica Neue" w:cs="Times New Roman"/>
          <w:b/>
          <w:color w:val="26282A"/>
          <w:sz w:val="22"/>
          <w:szCs w:val="22"/>
          <w:lang w:val="en-GB"/>
        </w:rPr>
      </w:pPr>
      <w:r>
        <w:rPr>
          <w:rFonts w:ascii="Helvetica Neue" w:eastAsia="Times New Roman" w:hAnsi="Helvetica Neue" w:cs="Times New Roman"/>
          <w:b/>
          <w:color w:val="26282A"/>
          <w:sz w:val="22"/>
          <w:szCs w:val="22"/>
          <w:lang w:val="en-GB"/>
        </w:rPr>
        <w:t xml:space="preserve">Environmental and Social Management Plan </w:t>
      </w:r>
    </w:p>
    <w:p w14:paraId="2A5FFD35" w14:textId="6FEA1AA3" w:rsidR="00EE2766" w:rsidRDefault="001D52FB" w:rsidP="00EE2766">
      <w:pPr>
        <w:spacing w:before="100" w:beforeAutospacing="1"/>
        <w:contextualSpacing/>
        <w:jc w:val="center"/>
        <w:rPr>
          <w:rFonts w:ascii="Helvetica Neue" w:eastAsia="Times New Roman" w:hAnsi="Helvetica Neue" w:cs="Times New Roman"/>
          <w:b/>
          <w:color w:val="26282A"/>
          <w:sz w:val="22"/>
          <w:szCs w:val="22"/>
          <w:lang w:val="en-GB"/>
        </w:rPr>
      </w:pPr>
      <w:r>
        <w:rPr>
          <w:rFonts w:ascii="Helvetica Neue" w:eastAsia="Times New Roman" w:hAnsi="Helvetica Neue" w:cs="Times New Roman"/>
          <w:b/>
          <w:color w:val="26282A"/>
          <w:sz w:val="22"/>
          <w:szCs w:val="22"/>
          <w:lang w:val="en-GB"/>
        </w:rPr>
        <w:t xml:space="preserve">for </w:t>
      </w:r>
    </w:p>
    <w:p w14:paraId="030CCF50" w14:textId="3F221AAD" w:rsidR="001D52FB" w:rsidRPr="00EE2766" w:rsidRDefault="001D52FB" w:rsidP="00EE2766">
      <w:pPr>
        <w:spacing w:before="100" w:beforeAutospacing="1"/>
        <w:contextualSpacing/>
        <w:jc w:val="center"/>
        <w:rPr>
          <w:rFonts w:ascii="Helvetica Neue" w:eastAsia="Times New Roman" w:hAnsi="Helvetica Neue" w:cs="Times New Roman"/>
          <w:b/>
          <w:color w:val="26282A"/>
          <w:sz w:val="22"/>
          <w:szCs w:val="22"/>
          <w:lang w:val="en-GB"/>
        </w:rPr>
      </w:pPr>
      <w:r>
        <w:rPr>
          <w:rFonts w:ascii="Helvetica Neue" w:eastAsia="Times New Roman" w:hAnsi="Helvetica Neue" w:cs="Times New Roman"/>
          <w:b/>
          <w:color w:val="26282A"/>
          <w:sz w:val="22"/>
          <w:szCs w:val="22"/>
          <w:lang w:val="en-GB"/>
        </w:rPr>
        <w:t>“</w:t>
      </w:r>
      <w:r w:rsidRPr="001D52FB">
        <w:rPr>
          <w:rFonts w:ascii="Helvetica Neue" w:eastAsia="Times New Roman" w:hAnsi="Helvetica Neue" w:cs="Times New Roman"/>
          <w:b/>
          <w:color w:val="26282A"/>
          <w:sz w:val="22"/>
          <w:szCs w:val="22"/>
          <w:lang w:val="en-GB"/>
        </w:rPr>
        <w:t xml:space="preserve">Mapping coral population connectivity and ocean currents to inform management &amp; policy of the </w:t>
      </w:r>
      <w:r>
        <w:rPr>
          <w:rFonts w:ascii="Helvetica Neue" w:eastAsia="Times New Roman" w:hAnsi="Helvetica Neue" w:cs="Times New Roman"/>
          <w:b/>
          <w:color w:val="26282A"/>
          <w:sz w:val="22"/>
          <w:szCs w:val="22"/>
          <w:lang w:val="en-GB"/>
        </w:rPr>
        <w:t>coral reef system in Seychelles”</w:t>
      </w:r>
    </w:p>
    <w:p w14:paraId="3F81955F" w14:textId="77777777" w:rsidR="00EE2766" w:rsidRDefault="00EE2766" w:rsidP="00EE2766">
      <w:pPr>
        <w:spacing w:before="100" w:beforeAutospacing="1"/>
        <w:contextualSpacing/>
        <w:rPr>
          <w:rFonts w:ascii="Helvetica Neue" w:eastAsia="Times New Roman" w:hAnsi="Helvetica Neue" w:cs="Times New Roman"/>
          <w:b/>
          <w:color w:val="26282A"/>
          <w:sz w:val="20"/>
          <w:szCs w:val="20"/>
          <w:lang w:val="en-GB"/>
        </w:rPr>
      </w:pPr>
    </w:p>
    <w:p w14:paraId="694C4369" w14:textId="77777777" w:rsidR="00EE2766" w:rsidRPr="00EE2766" w:rsidRDefault="00EE2766" w:rsidP="00EE2766">
      <w:pPr>
        <w:numPr>
          <w:ilvl w:val="0"/>
          <w:numId w:val="1"/>
        </w:numPr>
        <w:spacing w:before="100" w:beforeAutospacing="1"/>
        <w:contextualSpacing/>
        <w:rPr>
          <w:rFonts w:ascii="Helvetica Neue" w:eastAsia="Times New Roman" w:hAnsi="Helvetica Neue" w:cs="Times New Roman"/>
          <w:color w:val="26282A"/>
          <w:sz w:val="20"/>
          <w:szCs w:val="20"/>
          <w:lang w:val="en-GB"/>
        </w:rPr>
      </w:pPr>
      <w:r w:rsidRPr="00EE2766">
        <w:rPr>
          <w:rFonts w:ascii="Helvetica Neue" w:eastAsia="Times New Roman" w:hAnsi="Helvetica Neue" w:cs="Times New Roman"/>
          <w:b/>
          <w:color w:val="26282A"/>
          <w:sz w:val="20"/>
          <w:szCs w:val="20"/>
          <w:lang w:val="en-GB"/>
        </w:rPr>
        <w:t>Project Description</w:t>
      </w:r>
      <w:r w:rsidRPr="00EE2766">
        <w:rPr>
          <w:rFonts w:ascii="Helvetica Neue" w:eastAsia="Times New Roman" w:hAnsi="Helvetica Neue" w:cs="Times New Roman"/>
          <w:color w:val="26282A"/>
          <w:sz w:val="20"/>
          <w:szCs w:val="20"/>
          <w:lang w:val="en-GB"/>
        </w:rPr>
        <w:t xml:space="preserve"> (location, specific activities)</w:t>
      </w:r>
    </w:p>
    <w:p w14:paraId="2DC3148C" w14:textId="77777777" w:rsidR="00EE2766" w:rsidRPr="00EE2766" w:rsidRDefault="00EE2766" w:rsidP="00EE2766">
      <w:pPr>
        <w:rPr>
          <w:rFonts w:ascii="Helvetica Neue" w:eastAsia="Times New Roman" w:hAnsi="Helvetica Neue" w:cs="Times New Roman"/>
          <w:i/>
          <w:color w:val="26282A"/>
          <w:sz w:val="20"/>
          <w:szCs w:val="20"/>
          <w:lang w:val="en-GB"/>
        </w:rPr>
      </w:pPr>
      <w:r w:rsidRPr="00EE2766">
        <w:rPr>
          <w:rFonts w:ascii="Helvetica Neue" w:eastAsia="Times New Roman" w:hAnsi="Helvetica Neue" w:cs="Times New Roman"/>
          <w:i/>
          <w:color w:val="26282A"/>
          <w:sz w:val="20"/>
          <w:szCs w:val="20"/>
          <w:lang w:val="en-GB"/>
        </w:rPr>
        <w:t xml:space="preserve">Briefly list the planned activities. Clearly identify the issues to be addressed in terms of potential E&amp;S impacts and the proposed solution (to be retrieved from the concept note and/or full proposal - 500 words max). </w:t>
      </w:r>
    </w:p>
    <w:p w14:paraId="2FF80CF0" w14:textId="77777777" w:rsidR="00EE2766" w:rsidRPr="00EE2766" w:rsidRDefault="00EE2766" w:rsidP="00EE2766">
      <w:pPr>
        <w:rPr>
          <w:rFonts w:ascii="Times New Roman" w:eastAsia="Times New Roman" w:hAnsi="Times New Roman" w:cs="Times New Roman"/>
          <w:sz w:val="20"/>
          <w:szCs w:val="20"/>
          <w:lang w:val="en-GB"/>
        </w:rPr>
      </w:pPr>
    </w:p>
    <w:tbl>
      <w:tblPr>
        <w:tblW w:w="9040" w:type="dxa"/>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CellMar>
          <w:left w:w="0" w:type="dxa"/>
          <w:right w:w="0" w:type="dxa"/>
        </w:tblCellMar>
        <w:tblLook w:val="04A0" w:firstRow="1" w:lastRow="0" w:firstColumn="1" w:lastColumn="0" w:noHBand="0" w:noVBand="1"/>
      </w:tblPr>
      <w:tblGrid>
        <w:gridCol w:w="9040"/>
      </w:tblGrid>
      <w:tr w:rsidR="00EE2766" w:rsidRPr="00EE2766" w14:paraId="40E55005" w14:textId="77777777" w:rsidTr="00B06E1B">
        <w:trPr>
          <w:trHeight w:val="132"/>
        </w:trPr>
        <w:tc>
          <w:tcPr>
            <w:tcW w:w="9040" w:type="dxa"/>
            <w:tcMar>
              <w:top w:w="0" w:type="dxa"/>
              <w:left w:w="108" w:type="dxa"/>
              <w:bottom w:w="0" w:type="dxa"/>
              <w:right w:w="108" w:type="dxa"/>
            </w:tcMar>
            <w:hideMark/>
          </w:tcPr>
          <w:p w14:paraId="5C77C86E" w14:textId="77EF14F5" w:rsidR="002743DF" w:rsidRDefault="002743DF" w:rsidP="00CB75AE">
            <w:pPr>
              <w:rPr>
                <w:rFonts w:ascii="Times New Roman" w:hAnsi="Times New Roman"/>
              </w:rPr>
            </w:pPr>
            <w:r>
              <w:rPr>
                <w:rFonts w:ascii="Times New Roman" w:hAnsi="Times New Roman"/>
              </w:rPr>
              <w:t>In this project we will</w:t>
            </w:r>
            <w:r w:rsidRPr="00645E56">
              <w:rPr>
                <w:rFonts w:ascii="Times New Roman" w:hAnsi="Times New Roman"/>
              </w:rPr>
              <w:t xml:space="preserve"> </w:t>
            </w:r>
            <w:r>
              <w:rPr>
                <w:rFonts w:ascii="Times New Roman" w:hAnsi="Times New Roman"/>
              </w:rPr>
              <w:t xml:space="preserve">map connectivity among major </w:t>
            </w:r>
            <w:r w:rsidRPr="00645E56">
              <w:rPr>
                <w:rFonts w:ascii="Times New Roman" w:hAnsi="Times New Roman"/>
              </w:rPr>
              <w:t xml:space="preserve">reefs </w:t>
            </w:r>
            <w:r>
              <w:rPr>
                <w:rFonts w:ascii="Times New Roman" w:hAnsi="Times New Roman"/>
              </w:rPr>
              <w:t>across</w:t>
            </w:r>
            <w:r w:rsidRPr="00645E56">
              <w:rPr>
                <w:rFonts w:ascii="Times New Roman" w:hAnsi="Times New Roman"/>
              </w:rPr>
              <w:t xml:space="preserve"> Seychelles</w:t>
            </w:r>
            <w:r w:rsidR="000B108F">
              <w:rPr>
                <w:rFonts w:ascii="Times New Roman" w:hAnsi="Times New Roman"/>
              </w:rPr>
              <w:t>, using genetic and oceanographic modelling,</w:t>
            </w:r>
            <w:r w:rsidRPr="00645E56">
              <w:rPr>
                <w:rFonts w:ascii="Times New Roman" w:hAnsi="Times New Roman"/>
              </w:rPr>
              <w:t xml:space="preserve"> </w:t>
            </w:r>
            <w:r>
              <w:rPr>
                <w:rFonts w:ascii="Times New Roman" w:hAnsi="Times New Roman"/>
              </w:rPr>
              <w:t xml:space="preserve">and use this map to determine keystone reefs – defined as highly connected sites that potentially supply </w:t>
            </w:r>
            <w:r w:rsidRPr="00645E56">
              <w:rPr>
                <w:rFonts w:ascii="Times New Roman" w:hAnsi="Times New Roman"/>
              </w:rPr>
              <w:t xml:space="preserve">larvae </w:t>
            </w:r>
            <w:r>
              <w:rPr>
                <w:rFonts w:ascii="Times New Roman" w:hAnsi="Times New Roman"/>
              </w:rPr>
              <w:t>to</w:t>
            </w:r>
            <w:r w:rsidRPr="00645E56">
              <w:rPr>
                <w:rFonts w:ascii="Times New Roman" w:hAnsi="Times New Roman"/>
              </w:rPr>
              <w:t xml:space="preserve"> </w:t>
            </w:r>
            <w:r>
              <w:rPr>
                <w:rFonts w:ascii="Times New Roman" w:hAnsi="Times New Roman"/>
              </w:rPr>
              <w:t xml:space="preserve">many </w:t>
            </w:r>
            <w:r w:rsidRPr="00645E56">
              <w:rPr>
                <w:rFonts w:ascii="Times New Roman" w:hAnsi="Times New Roman"/>
              </w:rPr>
              <w:t>other reefs in the region</w:t>
            </w:r>
            <w:r>
              <w:rPr>
                <w:rFonts w:ascii="Times New Roman" w:hAnsi="Times New Roman"/>
              </w:rPr>
              <w:t xml:space="preserve">. </w:t>
            </w:r>
          </w:p>
          <w:p w14:paraId="2A0400FA" w14:textId="76A647F7" w:rsidR="000B108F" w:rsidRDefault="000B108F" w:rsidP="00CB75AE">
            <w:pPr>
              <w:rPr>
                <w:rFonts w:ascii="Helvetica Neue" w:eastAsia="Times New Roman" w:hAnsi="Helvetica Neue" w:cs="Times New Roman"/>
                <w:color w:val="26282A"/>
                <w:sz w:val="20"/>
                <w:szCs w:val="20"/>
                <w:lang w:val="en-GB"/>
              </w:rPr>
            </w:pPr>
          </w:p>
          <w:p w14:paraId="3C84C489" w14:textId="4C749229" w:rsidR="002C7D64" w:rsidRDefault="002C7D64" w:rsidP="00CB75AE">
            <w:pPr>
              <w:rPr>
                <w:rFonts w:ascii="Helvetica Neue" w:eastAsia="Times New Roman" w:hAnsi="Helvetica Neue" w:cs="Times New Roman"/>
                <w:color w:val="26282A"/>
                <w:sz w:val="20"/>
                <w:szCs w:val="20"/>
                <w:lang w:val="en-GB"/>
              </w:rPr>
            </w:pPr>
          </w:p>
          <w:p w14:paraId="2F18194B" w14:textId="5E254A11" w:rsidR="002C7D64" w:rsidRPr="00B239BD" w:rsidRDefault="002C7D64" w:rsidP="00CB75AE">
            <w:pPr>
              <w:rPr>
                <w:b/>
                <w:bCs/>
                <w:sz w:val="22"/>
              </w:rPr>
            </w:pPr>
            <w:r w:rsidRPr="00B239BD">
              <w:rPr>
                <w:b/>
                <w:bCs/>
                <w:sz w:val="22"/>
              </w:rPr>
              <w:t>Coral population connectivity</w:t>
            </w:r>
          </w:p>
          <w:p w14:paraId="0398DF19" w14:textId="3C1A6669" w:rsidR="002C7D64" w:rsidRPr="002C7D64" w:rsidRDefault="002C7D64" w:rsidP="002C7D64">
            <w:pPr>
              <w:ind w:left="360"/>
              <w:rPr>
                <w:sz w:val="22"/>
              </w:rPr>
            </w:pPr>
            <w:r>
              <w:rPr>
                <w:sz w:val="22"/>
              </w:rPr>
              <w:t xml:space="preserve">1.1 </w:t>
            </w:r>
            <w:r w:rsidRPr="002C7D64">
              <w:rPr>
                <w:sz w:val="22"/>
              </w:rPr>
              <w:t>DNA extraction from existing samples then quality testing</w:t>
            </w:r>
          </w:p>
          <w:p w14:paraId="1AB36B5F" w14:textId="77777777" w:rsidR="002C7D64" w:rsidRPr="002C7D64" w:rsidRDefault="002C7D64" w:rsidP="002C7D64">
            <w:pPr>
              <w:ind w:left="360"/>
              <w:rPr>
                <w:sz w:val="22"/>
              </w:rPr>
            </w:pPr>
            <w:r w:rsidRPr="002C7D64">
              <w:rPr>
                <w:sz w:val="22"/>
              </w:rPr>
              <w:t>1.2 Additional fieldwork</w:t>
            </w:r>
          </w:p>
          <w:p w14:paraId="702AD235" w14:textId="77777777" w:rsidR="002C7D64" w:rsidRPr="002C7D64" w:rsidRDefault="002C7D64" w:rsidP="002C7D64">
            <w:pPr>
              <w:ind w:left="360"/>
              <w:rPr>
                <w:sz w:val="22"/>
              </w:rPr>
            </w:pPr>
            <w:r w:rsidRPr="002C7D64">
              <w:rPr>
                <w:sz w:val="22"/>
              </w:rPr>
              <w:t>1.3 Sequencing of DNA</w:t>
            </w:r>
          </w:p>
          <w:p w14:paraId="35CF2C06" w14:textId="77777777" w:rsidR="002C7D64" w:rsidRPr="002C7D64" w:rsidRDefault="002C7D64" w:rsidP="002C7D64">
            <w:pPr>
              <w:ind w:left="360"/>
              <w:rPr>
                <w:sz w:val="22"/>
              </w:rPr>
            </w:pPr>
            <w:r w:rsidRPr="002C7D64">
              <w:rPr>
                <w:sz w:val="22"/>
              </w:rPr>
              <w:t>1.4 Bioinformatics &amp; data interpretation</w:t>
            </w:r>
          </w:p>
          <w:p w14:paraId="67D8A3E4" w14:textId="77777777" w:rsidR="002C7D64" w:rsidRPr="002C7D64" w:rsidRDefault="002C7D64" w:rsidP="002C7D64">
            <w:pPr>
              <w:ind w:left="360"/>
              <w:rPr>
                <w:sz w:val="22"/>
              </w:rPr>
            </w:pPr>
            <w:r w:rsidRPr="002C7D64">
              <w:rPr>
                <w:sz w:val="22"/>
              </w:rPr>
              <w:t>1.5 Publication &amp; media</w:t>
            </w:r>
          </w:p>
          <w:p w14:paraId="7D144721" w14:textId="34447950" w:rsidR="002C7D64" w:rsidRDefault="002C7D64" w:rsidP="002C7D64">
            <w:pPr>
              <w:ind w:left="360"/>
              <w:rPr>
                <w:sz w:val="22"/>
              </w:rPr>
            </w:pPr>
            <w:r w:rsidRPr="002C7D64">
              <w:rPr>
                <w:sz w:val="22"/>
              </w:rPr>
              <w:t>1.6 Workshop &amp; data dissemination</w:t>
            </w:r>
          </w:p>
          <w:p w14:paraId="41EEB9C5" w14:textId="7E598DE2" w:rsidR="00684675" w:rsidRDefault="00684675" w:rsidP="002C7D64">
            <w:pPr>
              <w:ind w:left="360"/>
              <w:rPr>
                <w:sz w:val="22"/>
              </w:rPr>
            </w:pPr>
          </w:p>
          <w:p w14:paraId="4CA516B4" w14:textId="2E7CE592" w:rsidR="00684675" w:rsidRDefault="00684675" w:rsidP="00684675">
            <w:pPr>
              <w:rPr>
                <w:sz w:val="22"/>
              </w:rPr>
            </w:pPr>
            <w:r>
              <w:rPr>
                <w:sz w:val="22"/>
              </w:rPr>
              <w:t xml:space="preserve">In terms of E&amp;S Impacts the main </w:t>
            </w:r>
            <w:r w:rsidR="00A01D77">
              <w:rPr>
                <w:sz w:val="22"/>
              </w:rPr>
              <w:t xml:space="preserve">environmental impacts is the removal of fragments of coral, however the coral fragments are small and will not impact the health of the overall colony. In addition, the impact of divers on coral reef can sometimes be damaging but all divers involved in collection will be highly trained to ensure good buoyancy control and no impact to the coral reef. The lab work component introduces the threat of </w:t>
            </w:r>
            <w:r w:rsidR="00BF3691">
              <w:rPr>
                <w:sz w:val="22"/>
              </w:rPr>
              <w:t>spills of ethanol from sample tubes and cuts whilst extracting the DNA with scalpels but a laboratory health and safety training course has been completed and first aid training</w:t>
            </w:r>
            <w:r w:rsidR="00E52195">
              <w:rPr>
                <w:sz w:val="22"/>
              </w:rPr>
              <w:t xml:space="preserve"> was provided</w:t>
            </w:r>
            <w:r w:rsidR="00BF3691">
              <w:rPr>
                <w:sz w:val="22"/>
              </w:rPr>
              <w:t xml:space="preserve">. </w:t>
            </w:r>
          </w:p>
          <w:p w14:paraId="3E39F31E" w14:textId="77777777" w:rsidR="00BF3691" w:rsidRPr="002C7D64" w:rsidRDefault="00BF3691" w:rsidP="00684675">
            <w:pPr>
              <w:rPr>
                <w:sz w:val="22"/>
              </w:rPr>
            </w:pPr>
          </w:p>
          <w:p w14:paraId="3E6EEE7B" w14:textId="7BFC3F17" w:rsidR="002C7D64" w:rsidRPr="00420D93" w:rsidRDefault="002C7D64" w:rsidP="00420D93">
            <w:pPr>
              <w:rPr>
                <w:b/>
                <w:bCs/>
                <w:sz w:val="22"/>
              </w:rPr>
            </w:pPr>
            <w:r w:rsidRPr="00420D93">
              <w:rPr>
                <w:b/>
                <w:bCs/>
                <w:sz w:val="22"/>
              </w:rPr>
              <w:t>Current Mapping</w:t>
            </w:r>
          </w:p>
          <w:p w14:paraId="40BFCCD6" w14:textId="77777777" w:rsidR="002C7D64" w:rsidRPr="002C7D64" w:rsidRDefault="002C7D64" w:rsidP="002C7D64">
            <w:pPr>
              <w:ind w:left="360"/>
              <w:rPr>
                <w:sz w:val="22"/>
              </w:rPr>
            </w:pPr>
            <w:r w:rsidRPr="002C7D64">
              <w:rPr>
                <w:sz w:val="22"/>
              </w:rPr>
              <w:t>2.1 Review and study design, site choice</w:t>
            </w:r>
          </w:p>
          <w:p w14:paraId="1921F3A7" w14:textId="77777777" w:rsidR="002C7D64" w:rsidRPr="002C7D64" w:rsidRDefault="002C7D64" w:rsidP="002C7D64">
            <w:pPr>
              <w:ind w:left="360"/>
              <w:rPr>
                <w:sz w:val="22"/>
              </w:rPr>
            </w:pPr>
            <w:r w:rsidRPr="002C7D64">
              <w:rPr>
                <w:sz w:val="22"/>
              </w:rPr>
              <w:t xml:space="preserve">2.2 Carry out numerical model simulations and </w:t>
            </w:r>
            <w:proofErr w:type="spellStart"/>
            <w:r w:rsidRPr="002C7D64">
              <w:rPr>
                <w:sz w:val="22"/>
              </w:rPr>
              <w:t>Lagrangian</w:t>
            </w:r>
            <w:proofErr w:type="spellEnd"/>
            <w:r w:rsidRPr="002C7D64">
              <w:rPr>
                <w:sz w:val="22"/>
              </w:rPr>
              <w:t xml:space="preserve"> analyses </w:t>
            </w:r>
          </w:p>
          <w:p w14:paraId="468D1334" w14:textId="77777777" w:rsidR="002C7D64" w:rsidRPr="002C7D64" w:rsidRDefault="002C7D64" w:rsidP="002C7D64">
            <w:pPr>
              <w:ind w:left="360"/>
              <w:rPr>
                <w:sz w:val="22"/>
              </w:rPr>
            </w:pPr>
            <w:r w:rsidRPr="002C7D64">
              <w:rPr>
                <w:sz w:val="22"/>
              </w:rPr>
              <w:t>2.3 Comparison of genetic vs simulated coral larval dispersal</w:t>
            </w:r>
          </w:p>
          <w:p w14:paraId="2D267AF2" w14:textId="77777777" w:rsidR="002C7D64" w:rsidRPr="002C7D64" w:rsidRDefault="002C7D64" w:rsidP="002C7D64">
            <w:pPr>
              <w:ind w:left="360"/>
              <w:rPr>
                <w:sz w:val="22"/>
              </w:rPr>
            </w:pPr>
            <w:r w:rsidRPr="002C7D64">
              <w:rPr>
                <w:sz w:val="22"/>
              </w:rPr>
              <w:t>2.4 Publication &amp; Media</w:t>
            </w:r>
          </w:p>
          <w:p w14:paraId="38477393" w14:textId="0B445098" w:rsidR="002C7D64" w:rsidRDefault="002C7D64" w:rsidP="002C7D64">
            <w:pPr>
              <w:ind w:left="360"/>
              <w:rPr>
                <w:sz w:val="22"/>
              </w:rPr>
            </w:pPr>
            <w:r w:rsidRPr="002C7D64">
              <w:rPr>
                <w:sz w:val="22"/>
              </w:rPr>
              <w:t>2.5 Workshop &amp; data dissemination</w:t>
            </w:r>
          </w:p>
          <w:p w14:paraId="56D48F0A" w14:textId="338058D6" w:rsidR="00AA55B3" w:rsidRDefault="00AA55B3" w:rsidP="002C7D64">
            <w:pPr>
              <w:ind w:left="360"/>
              <w:rPr>
                <w:sz w:val="22"/>
              </w:rPr>
            </w:pPr>
          </w:p>
          <w:p w14:paraId="2E624B68" w14:textId="56E5309F" w:rsidR="00D2140A" w:rsidRDefault="00AA55B3" w:rsidP="00AA55B3">
            <w:pPr>
              <w:rPr>
                <w:sz w:val="22"/>
              </w:rPr>
            </w:pPr>
            <w:r>
              <w:rPr>
                <w:sz w:val="22"/>
              </w:rPr>
              <w:t xml:space="preserve">The current mapping component has </w:t>
            </w:r>
            <w:r w:rsidR="004136AE">
              <w:rPr>
                <w:sz w:val="22"/>
              </w:rPr>
              <w:t>no obvious</w:t>
            </w:r>
            <w:r>
              <w:rPr>
                <w:sz w:val="22"/>
              </w:rPr>
              <w:t xml:space="preserve"> risks involved as it is entirely computational</w:t>
            </w:r>
            <w:r w:rsidR="004136AE">
              <w:rPr>
                <w:sz w:val="22"/>
              </w:rPr>
              <w:t>.</w:t>
            </w:r>
          </w:p>
          <w:p w14:paraId="5DDCDA4A" w14:textId="604ABDDA" w:rsidR="00AA55B3" w:rsidRPr="002C7D64" w:rsidRDefault="00AA55B3" w:rsidP="00AA55B3">
            <w:pPr>
              <w:rPr>
                <w:sz w:val="22"/>
              </w:rPr>
            </w:pPr>
            <w:r>
              <w:rPr>
                <w:sz w:val="22"/>
              </w:rPr>
              <w:t xml:space="preserve"> </w:t>
            </w:r>
          </w:p>
          <w:p w14:paraId="764498EF" w14:textId="1E502294" w:rsidR="00420D93" w:rsidRPr="00420D93" w:rsidRDefault="00420D93" w:rsidP="00420D93">
            <w:pPr>
              <w:rPr>
                <w:b/>
                <w:bCs/>
                <w:sz w:val="22"/>
              </w:rPr>
            </w:pPr>
            <w:r w:rsidRPr="00420D93">
              <w:rPr>
                <w:b/>
                <w:bCs/>
                <w:sz w:val="22"/>
              </w:rPr>
              <w:t>Reef management tool development</w:t>
            </w:r>
          </w:p>
          <w:p w14:paraId="6172E0D5" w14:textId="170D5A0E" w:rsidR="002C7D64" w:rsidRPr="002C7D64" w:rsidRDefault="002C7D64" w:rsidP="002C7D64">
            <w:pPr>
              <w:ind w:left="360"/>
              <w:rPr>
                <w:sz w:val="22"/>
              </w:rPr>
            </w:pPr>
            <w:r w:rsidRPr="002C7D64">
              <w:rPr>
                <w:sz w:val="22"/>
              </w:rPr>
              <w:t>3.1 Research tech &amp; existing tool</w:t>
            </w:r>
          </w:p>
          <w:p w14:paraId="0F282CB7" w14:textId="77777777" w:rsidR="002C7D64" w:rsidRPr="002C7D64" w:rsidRDefault="002C7D64" w:rsidP="002C7D64">
            <w:pPr>
              <w:ind w:left="360"/>
              <w:rPr>
                <w:sz w:val="22"/>
              </w:rPr>
            </w:pPr>
            <w:r w:rsidRPr="002C7D64">
              <w:rPr>
                <w:sz w:val="22"/>
              </w:rPr>
              <w:t xml:space="preserve">3.2 Brainstorm tool requirements </w:t>
            </w:r>
          </w:p>
          <w:p w14:paraId="2FDAD430" w14:textId="13481A16" w:rsidR="000B108F" w:rsidRPr="00EE2766" w:rsidRDefault="002C7D64" w:rsidP="002C7D64">
            <w:pPr>
              <w:ind w:left="360"/>
              <w:rPr>
                <w:rFonts w:ascii="Helvetica Neue" w:eastAsia="Times New Roman" w:hAnsi="Helvetica Neue" w:cs="Times New Roman"/>
                <w:color w:val="26282A"/>
                <w:sz w:val="20"/>
                <w:szCs w:val="20"/>
                <w:lang w:val="en-GB"/>
              </w:rPr>
            </w:pPr>
            <w:r w:rsidRPr="002C7D64">
              <w:rPr>
                <w:sz w:val="22"/>
              </w:rPr>
              <w:t>3.3 Design and implement tool</w:t>
            </w:r>
          </w:p>
          <w:p w14:paraId="430C68FA" w14:textId="3187204D" w:rsidR="00EE2766" w:rsidRPr="00EE2766" w:rsidRDefault="00D2140A" w:rsidP="00EE2766">
            <w:pPr>
              <w:spacing w:before="100" w:beforeAutospacing="1" w:after="100" w:afterAutospacing="1"/>
              <w:rPr>
                <w:rFonts w:ascii="Helvetica Neue" w:eastAsia="Times New Roman" w:hAnsi="Helvetica Neue" w:cs="Times New Roman"/>
                <w:color w:val="26282A"/>
                <w:sz w:val="20"/>
                <w:szCs w:val="20"/>
                <w:lang w:val="en-GB"/>
              </w:rPr>
            </w:pPr>
            <w:r>
              <w:rPr>
                <w:rFonts w:ascii="Helvetica Neue" w:eastAsia="Times New Roman" w:hAnsi="Helvetica Neue" w:cs="Times New Roman"/>
                <w:color w:val="26282A"/>
                <w:sz w:val="20"/>
                <w:szCs w:val="20"/>
                <w:lang w:val="en-GB"/>
              </w:rPr>
              <w:t>The final component of the project will include a workshop</w:t>
            </w:r>
            <w:r w:rsidR="00B57A31">
              <w:rPr>
                <w:rFonts w:ascii="Helvetica Neue" w:eastAsia="Times New Roman" w:hAnsi="Helvetica Neue" w:cs="Times New Roman"/>
                <w:color w:val="26282A"/>
                <w:sz w:val="20"/>
                <w:szCs w:val="20"/>
                <w:lang w:val="en-GB"/>
              </w:rPr>
              <w:t xml:space="preserve"> and therefore we will need to ensure there is a good communication and that no-one feels left-out or un-notified. Additionally, the workshop venue would need to be somewhere accessible. The tool development will be largely computational but will be field tested and therefore safe fieldwork procedure will be in place as per section one.</w:t>
            </w:r>
            <w:r w:rsidR="00B06E1B" w:rsidRPr="00EE2766">
              <w:rPr>
                <w:rFonts w:ascii="Helvetica Neue" w:eastAsia="Times New Roman" w:hAnsi="Helvetica Neue" w:cs="Times New Roman"/>
                <w:color w:val="26282A"/>
                <w:sz w:val="20"/>
                <w:szCs w:val="20"/>
                <w:lang w:val="en-GB"/>
              </w:rPr>
              <w:t xml:space="preserve"> </w:t>
            </w:r>
          </w:p>
          <w:p w14:paraId="46623703" w14:textId="77777777" w:rsidR="00EE2766" w:rsidRPr="00EE2766" w:rsidRDefault="00EE2766" w:rsidP="00EE2766">
            <w:pPr>
              <w:spacing w:before="100" w:beforeAutospacing="1" w:after="100" w:afterAutospacing="1"/>
              <w:rPr>
                <w:rFonts w:ascii="Helvetica Neue" w:eastAsia="Times New Roman" w:hAnsi="Helvetica Neue" w:cs="Times New Roman"/>
                <w:color w:val="26282A"/>
                <w:sz w:val="20"/>
                <w:szCs w:val="20"/>
                <w:lang w:val="en-GB"/>
              </w:rPr>
            </w:pPr>
          </w:p>
        </w:tc>
      </w:tr>
    </w:tbl>
    <w:p w14:paraId="383BB92B" w14:textId="77777777" w:rsidR="00EE2766" w:rsidRPr="00EE2766" w:rsidRDefault="00EE2766" w:rsidP="00EE2766">
      <w:pPr>
        <w:spacing w:before="100" w:beforeAutospacing="1" w:after="100" w:afterAutospacing="1"/>
        <w:rPr>
          <w:rFonts w:ascii="Helvetica Neue" w:eastAsia="Times New Roman" w:hAnsi="Helvetica Neue" w:cs="Times New Roman"/>
          <w:color w:val="26282A"/>
          <w:sz w:val="20"/>
          <w:szCs w:val="20"/>
          <w:lang w:val="en-GB"/>
        </w:rPr>
        <w:sectPr w:rsidR="00EE2766" w:rsidRPr="00EE2766" w:rsidSect="00FE7721">
          <w:pgSz w:w="11900" w:h="16840"/>
          <w:pgMar w:top="1440" w:right="1440" w:bottom="1440" w:left="1440" w:header="720" w:footer="720" w:gutter="0"/>
          <w:cols w:space="720"/>
          <w:docGrid w:linePitch="360"/>
        </w:sectPr>
      </w:pPr>
    </w:p>
    <w:p w14:paraId="663B68EE" w14:textId="77777777" w:rsidR="00EE2766" w:rsidRPr="00EE2766" w:rsidRDefault="00EE2766" w:rsidP="00EE2766">
      <w:pPr>
        <w:spacing w:before="100" w:beforeAutospacing="1" w:after="100" w:afterAutospacing="1"/>
        <w:rPr>
          <w:rFonts w:ascii="Helvetica Neue" w:eastAsia="Times New Roman" w:hAnsi="Helvetica Neue" w:cs="Times New Roman"/>
          <w:color w:val="26282A"/>
          <w:sz w:val="20"/>
          <w:szCs w:val="20"/>
          <w:lang w:val="en-GB"/>
        </w:rPr>
      </w:pPr>
    </w:p>
    <w:p w14:paraId="10356927" w14:textId="77777777" w:rsidR="00EE2766" w:rsidRPr="00EE2766" w:rsidRDefault="00EE2766" w:rsidP="00EE2766">
      <w:pPr>
        <w:numPr>
          <w:ilvl w:val="0"/>
          <w:numId w:val="1"/>
        </w:numPr>
        <w:spacing w:before="100" w:beforeAutospacing="1" w:after="100" w:afterAutospacing="1"/>
        <w:contextualSpacing/>
        <w:rPr>
          <w:rFonts w:ascii="Helvetica Neue" w:eastAsia="Calibri" w:hAnsi="Helvetica Neue" w:cs="Times New Roman"/>
          <w:b/>
          <w:color w:val="26282A"/>
          <w:sz w:val="20"/>
          <w:szCs w:val="20"/>
          <w:lang w:val="en-GB"/>
        </w:rPr>
      </w:pPr>
      <w:r w:rsidRPr="00EE2766">
        <w:rPr>
          <w:rFonts w:ascii="Helvetica Neue" w:eastAsia="Calibri" w:hAnsi="Helvetica Neue" w:cs="Times New Roman"/>
          <w:b/>
          <w:color w:val="26282A"/>
          <w:sz w:val="20"/>
          <w:szCs w:val="20"/>
          <w:lang w:val="en-GB"/>
        </w:rPr>
        <w:t>Risks, mitigation measures and monitoring</w:t>
      </w:r>
    </w:p>
    <w:p w14:paraId="6C0FA5DA" w14:textId="77777777" w:rsidR="00EE2766" w:rsidRPr="00EE2766" w:rsidRDefault="00EE2766" w:rsidP="00EE2766">
      <w:pPr>
        <w:spacing w:before="100" w:beforeAutospacing="1" w:after="100" w:afterAutospacing="1"/>
        <w:contextualSpacing/>
        <w:jc w:val="center"/>
        <w:rPr>
          <w:rFonts w:ascii="Helvetica Neue" w:eastAsia="Calibri" w:hAnsi="Helvetica Neue" w:cs="Times New Roman"/>
          <w:i/>
          <w:color w:val="26282A"/>
          <w:sz w:val="20"/>
          <w:szCs w:val="20"/>
          <w:lang w:val="en-GB"/>
        </w:rPr>
      </w:pPr>
      <w:r w:rsidRPr="00EE2766">
        <w:rPr>
          <w:rFonts w:ascii="Helvetica Neue" w:eastAsia="Calibri" w:hAnsi="Helvetica Neue" w:cs="Times New Roman"/>
          <w:i/>
          <w:color w:val="26282A"/>
          <w:sz w:val="20"/>
          <w:szCs w:val="20"/>
          <w:lang w:val="en-GB"/>
        </w:rPr>
        <w:t>Identify and list potential environmental and social risks associated to the project. For each of the identified risks proposed mitigation measures to mitigate these risks and develop indicators to monitor the implementation of the proposed mitigation measures.</w:t>
      </w:r>
    </w:p>
    <w:p w14:paraId="2F5A8E3D" w14:textId="77777777" w:rsidR="00EE2766" w:rsidRPr="00EE2766" w:rsidRDefault="00EE2766" w:rsidP="00EE2766">
      <w:pPr>
        <w:spacing w:before="100" w:beforeAutospacing="1" w:after="100" w:afterAutospacing="1"/>
        <w:contextualSpacing/>
        <w:jc w:val="center"/>
        <w:rPr>
          <w:rFonts w:ascii="Helvetica Neue" w:eastAsia="Calibri" w:hAnsi="Helvetica Neue" w:cs="Times New Roman"/>
          <w:i/>
          <w:color w:val="26282A"/>
          <w:sz w:val="20"/>
          <w:szCs w:val="20"/>
          <w:lang w:val="en-GB"/>
        </w:rPr>
      </w:pPr>
    </w:p>
    <w:tbl>
      <w:tblPr>
        <w:tblStyle w:val="TableGrid"/>
        <w:tblW w:w="13462" w:type="dxa"/>
        <w:tblLook w:val="04A0" w:firstRow="1" w:lastRow="0" w:firstColumn="1" w:lastColumn="0" w:noHBand="0" w:noVBand="1"/>
      </w:tblPr>
      <w:tblGrid>
        <w:gridCol w:w="2753"/>
        <w:gridCol w:w="4840"/>
        <w:gridCol w:w="5869"/>
      </w:tblGrid>
      <w:tr w:rsidR="00EE2766" w:rsidRPr="00DF011B" w14:paraId="2FD4A7A3" w14:textId="77777777" w:rsidTr="00046F64">
        <w:tc>
          <w:tcPr>
            <w:tcW w:w="2753" w:type="dxa"/>
          </w:tcPr>
          <w:p w14:paraId="400F7F52" w14:textId="77777777" w:rsidR="00EE2766" w:rsidRPr="00DF011B" w:rsidRDefault="00EE2766" w:rsidP="000D45D4">
            <w:pPr>
              <w:spacing w:before="100" w:beforeAutospacing="1" w:after="100" w:afterAutospacing="1"/>
              <w:rPr>
                <w:rFonts w:asciiTheme="minorHAnsi" w:hAnsiTheme="minorHAnsi" w:cstheme="minorHAnsi"/>
                <w:b/>
                <w:color w:val="26282A"/>
                <w:sz w:val="22"/>
                <w:szCs w:val="22"/>
                <w:lang w:val="en-GB"/>
              </w:rPr>
            </w:pPr>
            <w:r w:rsidRPr="00DF011B">
              <w:rPr>
                <w:rFonts w:asciiTheme="minorHAnsi" w:hAnsiTheme="minorHAnsi" w:cstheme="minorHAnsi"/>
                <w:b/>
                <w:color w:val="26282A"/>
                <w:sz w:val="22"/>
                <w:szCs w:val="22"/>
                <w:lang w:val="en-GB"/>
              </w:rPr>
              <w:t>Potential risks</w:t>
            </w:r>
          </w:p>
        </w:tc>
        <w:tc>
          <w:tcPr>
            <w:tcW w:w="4840" w:type="dxa"/>
          </w:tcPr>
          <w:p w14:paraId="2D94395E" w14:textId="77777777" w:rsidR="00EE2766" w:rsidRPr="00DF011B" w:rsidRDefault="00EE2766" w:rsidP="000D45D4">
            <w:pPr>
              <w:spacing w:before="100" w:beforeAutospacing="1" w:after="100" w:afterAutospacing="1"/>
              <w:rPr>
                <w:rFonts w:asciiTheme="minorHAnsi" w:hAnsiTheme="minorHAnsi" w:cstheme="minorHAnsi"/>
                <w:b/>
                <w:color w:val="26282A"/>
                <w:sz w:val="22"/>
                <w:szCs w:val="22"/>
                <w:lang w:val="en-GB"/>
              </w:rPr>
            </w:pPr>
            <w:r w:rsidRPr="00DF011B">
              <w:rPr>
                <w:rFonts w:asciiTheme="minorHAnsi" w:hAnsiTheme="minorHAnsi" w:cstheme="minorHAnsi"/>
                <w:b/>
                <w:color w:val="26282A"/>
                <w:sz w:val="22"/>
                <w:szCs w:val="22"/>
                <w:lang w:val="en-GB"/>
              </w:rPr>
              <w:t>Mitigation measures</w:t>
            </w:r>
          </w:p>
        </w:tc>
        <w:tc>
          <w:tcPr>
            <w:tcW w:w="5869" w:type="dxa"/>
          </w:tcPr>
          <w:p w14:paraId="2A69970D" w14:textId="77777777" w:rsidR="00EE2766" w:rsidRPr="00DF011B" w:rsidRDefault="00EE2766" w:rsidP="000D45D4">
            <w:pPr>
              <w:spacing w:before="100" w:beforeAutospacing="1" w:after="100" w:afterAutospacing="1"/>
              <w:rPr>
                <w:rFonts w:asciiTheme="minorHAnsi" w:hAnsiTheme="minorHAnsi" w:cstheme="minorHAnsi"/>
                <w:b/>
                <w:color w:val="26282A"/>
                <w:sz w:val="22"/>
                <w:szCs w:val="22"/>
                <w:lang w:val="en-GB"/>
              </w:rPr>
            </w:pPr>
            <w:r w:rsidRPr="00DF011B">
              <w:rPr>
                <w:rFonts w:asciiTheme="minorHAnsi" w:hAnsiTheme="minorHAnsi" w:cstheme="minorHAnsi"/>
                <w:b/>
                <w:color w:val="26282A"/>
                <w:sz w:val="22"/>
                <w:szCs w:val="22"/>
                <w:lang w:val="en-GB"/>
              </w:rPr>
              <w:t>Indicators to monitor implementation of mitigation measures</w:t>
            </w:r>
          </w:p>
        </w:tc>
      </w:tr>
      <w:tr w:rsidR="00EE2766" w:rsidRPr="00DF011B" w14:paraId="7CFCE2A0" w14:textId="77777777" w:rsidTr="00046F64">
        <w:tc>
          <w:tcPr>
            <w:tcW w:w="2753" w:type="dxa"/>
            <w:shd w:val="clear" w:color="auto" w:fill="E7E6E6"/>
          </w:tcPr>
          <w:p w14:paraId="0C2FF0DC" w14:textId="77777777" w:rsidR="00EE2766" w:rsidRPr="00DF011B" w:rsidRDefault="00EE2766" w:rsidP="000D45D4">
            <w:p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Environmental risks</w:t>
            </w:r>
          </w:p>
        </w:tc>
        <w:tc>
          <w:tcPr>
            <w:tcW w:w="4840" w:type="dxa"/>
            <w:shd w:val="clear" w:color="auto" w:fill="E7E6E6"/>
          </w:tcPr>
          <w:p w14:paraId="2637D6D4" w14:textId="77777777" w:rsidR="00EE2766" w:rsidRPr="00DF011B" w:rsidRDefault="00EE2766" w:rsidP="000D45D4">
            <w:pPr>
              <w:spacing w:before="100" w:beforeAutospacing="1" w:after="100" w:afterAutospacing="1"/>
              <w:rPr>
                <w:rFonts w:asciiTheme="minorHAnsi" w:hAnsiTheme="minorHAnsi" w:cstheme="minorHAnsi"/>
                <w:bCs/>
                <w:color w:val="26282A"/>
                <w:sz w:val="22"/>
                <w:szCs w:val="22"/>
                <w:lang w:val="en-GB"/>
              </w:rPr>
            </w:pPr>
          </w:p>
        </w:tc>
        <w:tc>
          <w:tcPr>
            <w:tcW w:w="5869" w:type="dxa"/>
            <w:shd w:val="clear" w:color="auto" w:fill="E7E6E6"/>
          </w:tcPr>
          <w:p w14:paraId="4739519E" w14:textId="77777777" w:rsidR="00EE2766" w:rsidRPr="00DF011B" w:rsidRDefault="00EE2766" w:rsidP="000D45D4">
            <w:pPr>
              <w:spacing w:before="100" w:beforeAutospacing="1" w:after="100" w:afterAutospacing="1"/>
              <w:rPr>
                <w:rFonts w:asciiTheme="minorHAnsi" w:hAnsiTheme="minorHAnsi" w:cstheme="minorHAnsi"/>
                <w:bCs/>
                <w:color w:val="26282A"/>
                <w:sz w:val="22"/>
                <w:szCs w:val="22"/>
                <w:lang w:val="en-GB"/>
              </w:rPr>
            </w:pPr>
          </w:p>
        </w:tc>
      </w:tr>
      <w:tr w:rsidR="00C71192" w:rsidRPr="00DF011B" w14:paraId="6599C119" w14:textId="77777777" w:rsidTr="00B239BD">
        <w:trPr>
          <w:trHeight w:val="1592"/>
        </w:trPr>
        <w:tc>
          <w:tcPr>
            <w:tcW w:w="2753" w:type="dxa"/>
            <w:tcBorders>
              <w:bottom w:val="nil"/>
            </w:tcBorders>
          </w:tcPr>
          <w:p w14:paraId="30AF4096" w14:textId="6D091714" w:rsidR="00C71192" w:rsidRPr="00DF011B" w:rsidRDefault="00853982" w:rsidP="000D45D4">
            <w:p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Coral reef</w:t>
            </w:r>
            <w:r w:rsidR="00394C75" w:rsidRPr="00DF011B">
              <w:rPr>
                <w:rFonts w:asciiTheme="minorHAnsi" w:hAnsiTheme="minorHAnsi" w:cstheme="minorHAnsi"/>
                <w:bCs/>
                <w:color w:val="26282A"/>
                <w:sz w:val="22"/>
                <w:szCs w:val="22"/>
                <w:lang w:val="en-GB"/>
              </w:rPr>
              <w:t>/colony</w:t>
            </w:r>
            <w:r w:rsidRPr="00DF011B">
              <w:rPr>
                <w:rFonts w:asciiTheme="minorHAnsi" w:hAnsiTheme="minorHAnsi" w:cstheme="minorHAnsi"/>
                <w:bCs/>
                <w:color w:val="26282A"/>
                <w:sz w:val="22"/>
                <w:szCs w:val="22"/>
                <w:lang w:val="en-GB"/>
              </w:rPr>
              <w:t xml:space="preserve"> damage </w:t>
            </w:r>
          </w:p>
        </w:tc>
        <w:tc>
          <w:tcPr>
            <w:tcW w:w="4840" w:type="dxa"/>
            <w:tcBorders>
              <w:bottom w:val="nil"/>
            </w:tcBorders>
          </w:tcPr>
          <w:p w14:paraId="1A944C47" w14:textId="77777777" w:rsidR="0009731A" w:rsidRPr="00DF011B" w:rsidRDefault="0009731A" w:rsidP="00F608C6">
            <w:pPr>
              <w:pStyle w:val="ListParagraph"/>
              <w:numPr>
                <w:ilvl w:val="0"/>
                <w:numId w:val="15"/>
              </w:numPr>
              <w:spacing w:before="100" w:beforeAutospacing="1" w:after="100" w:afterAutospacing="1"/>
              <w:ind w:left="373"/>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Diver trained to Dive Master or Rescue Diver with previous experience in scientific diving</w:t>
            </w:r>
          </w:p>
          <w:p w14:paraId="4E4D9AD9" w14:textId="73134F2C" w:rsidR="00183FB0" w:rsidRPr="00DF011B" w:rsidRDefault="00A23BDB" w:rsidP="00B239BD">
            <w:pPr>
              <w:pStyle w:val="ListParagraph"/>
              <w:numPr>
                <w:ilvl w:val="0"/>
                <w:numId w:val="15"/>
              </w:numPr>
              <w:spacing w:before="100" w:beforeAutospacing="1" w:after="100" w:afterAutospacing="1"/>
              <w:ind w:left="373"/>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Diver organise equipment logistics and set-up to ensure no dragging equipment or littering (</w:t>
            </w:r>
            <w:proofErr w:type="spellStart"/>
            <w:r w:rsidRPr="00DF011B">
              <w:rPr>
                <w:rFonts w:asciiTheme="minorHAnsi" w:hAnsiTheme="minorHAnsi" w:cstheme="minorHAnsi"/>
                <w:bCs/>
                <w:color w:val="26282A"/>
                <w:sz w:val="22"/>
                <w:szCs w:val="22"/>
                <w:lang w:val="en-GB"/>
              </w:rPr>
              <w:t>e.g</w:t>
            </w:r>
            <w:proofErr w:type="spellEnd"/>
            <w:r w:rsidRPr="00DF011B">
              <w:rPr>
                <w:rFonts w:asciiTheme="minorHAnsi" w:hAnsiTheme="minorHAnsi" w:cstheme="minorHAnsi"/>
                <w:bCs/>
                <w:color w:val="26282A"/>
                <w:sz w:val="22"/>
                <w:szCs w:val="22"/>
                <w:lang w:val="en-GB"/>
              </w:rPr>
              <w:t xml:space="preserve"> sample bags contained within BCD pocket then stored in mesh bag.)</w:t>
            </w:r>
          </w:p>
        </w:tc>
        <w:tc>
          <w:tcPr>
            <w:tcW w:w="5869" w:type="dxa"/>
            <w:tcBorders>
              <w:bottom w:val="nil"/>
            </w:tcBorders>
          </w:tcPr>
          <w:p w14:paraId="652BCFE0" w14:textId="0C6C8EBA" w:rsidR="0009731A" w:rsidRPr="00DF011B" w:rsidRDefault="0009731A" w:rsidP="000D45D4">
            <w:p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Diving certificates</w:t>
            </w:r>
          </w:p>
          <w:p w14:paraId="63352261" w14:textId="54052A12" w:rsidR="00C71192" w:rsidRPr="00DF011B" w:rsidRDefault="000D45D4" w:rsidP="000D45D4">
            <w:p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Pre-dive checks on dive equipment</w:t>
            </w:r>
          </w:p>
          <w:p w14:paraId="123A674D" w14:textId="5CA1507D" w:rsidR="000D45D4" w:rsidRPr="00DF011B" w:rsidRDefault="000D45D4" w:rsidP="000D45D4">
            <w:p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 xml:space="preserve">Post dive log of incidents of </w:t>
            </w:r>
            <w:r w:rsidR="004136AE" w:rsidRPr="00DF011B">
              <w:rPr>
                <w:rFonts w:asciiTheme="minorHAnsi" w:hAnsiTheme="minorHAnsi" w:cstheme="minorHAnsi"/>
                <w:bCs/>
                <w:color w:val="26282A"/>
                <w:sz w:val="22"/>
                <w:szCs w:val="22"/>
                <w:lang w:val="en-GB"/>
              </w:rPr>
              <w:t>mal practice</w:t>
            </w:r>
            <w:r w:rsidRPr="00DF011B">
              <w:rPr>
                <w:rFonts w:asciiTheme="minorHAnsi" w:hAnsiTheme="minorHAnsi" w:cstheme="minorHAnsi"/>
                <w:bCs/>
                <w:color w:val="26282A"/>
                <w:sz w:val="22"/>
                <w:szCs w:val="22"/>
                <w:lang w:val="en-GB"/>
              </w:rPr>
              <w:t>/damage.</w:t>
            </w:r>
          </w:p>
        </w:tc>
      </w:tr>
      <w:tr w:rsidR="00394C75" w:rsidRPr="00DF011B" w14:paraId="571D2046" w14:textId="77777777" w:rsidTr="00B239BD">
        <w:trPr>
          <w:trHeight w:val="1017"/>
        </w:trPr>
        <w:tc>
          <w:tcPr>
            <w:tcW w:w="2753" w:type="dxa"/>
            <w:tcBorders>
              <w:top w:val="nil"/>
            </w:tcBorders>
          </w:tcPr>
          <w:p w14:paraId="63956A08" w14:textId="412E5329" w:rsidR="00394C75" w:rsidRPr="00DF011B" w:rsidRDefault="00394C75" w:rsidP="00FE7721">
            <w:pPr>
              <w:spacing w:before="100" w:beforeAutospacing="1" w:after="100" w:afterAutospacing="1"/>
              <w:rPr>
                <w:rFonts w:asciiTheme="minorHAnsi" w:hAnsiTheme="minorHAnsi" w:cstheme="minorHAnsi"/>
                <w:bCs/>
                <w:color w:val="26282A"/>
                <w:sz w:val="22"/>
                <w:szCs w:val="22"/>
                <w:lang w:val="en-GB"/>
              </w:rPr>
            </w:pPr>
          </w:p>
        </w:tc>
        <w:tc>
          <w:tcPr>
            <w:tcW w:w="4840" w:type="dxa"/>
            <w:tcBorders>
              <w:top w:val="nil"/>
            </w:tcBorders>
          </w:tcPr>
          <w:p w14:paraId="7611B0FC" w14:textId="77777777" w:rsidR="00394C75" w:rsidRPr="00DF011B" w:rsidRDefault="00394C75" w:rsidP="00FE7721">
            <w:pPr>
              <w:pStyle w:val="ListParagraph"/>
              <w:numPr>
                <w:ilvl w:val="0"/>
                <w:numId w:val="14"/>
              </w:numPr>
              <w:spacing w:before="100" w:beforeAutospacing="1" w:after="100" w:afterAutospacing="1"/>
              <w:ind w:left="193" w:hanging="180"/>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Small fragment taken using appropriate tool NOT using hands</w:t>
            </w:r>
          </w:p>
          <w:p w14:paraId="39C5F2B9" w14:textId="77777777" w:rsidR="00394C75" w:rsidRPr="00DF011B" w:rsidRDefault="00394C75" w:rsidP="00ED5642">
            <w:pPr>
              <w:pStyle w:val="ListParagraph"/>
              <w:numPr>
                <w:ilvl w:val="0"/>
                <w:numId w:val="14"/>
              </w:numPr>
              <w:spacing w:before="100" w:beforeAutospacing="1" w:after="100" w:afterAutospacing="1"/>
              <w:ind w:left="193" w:hanging="180"/>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Training on sampling practice prior to fieldwork</w:t>
            </w:r>
          </w:p>
          <w:p w14:paraId="1734ABF3" w14:textId="14C5A389" w:rsidR="00ED5642" w:rsidRPr="00DF011B" w:rsidRDefault="000E7F4C" w:rsidP="00B239BD">
            <w:pPr>
              <w:pStyle w:val="ListParagraph"/>
              <w:numPr>
                <w:ilvl w:val="0"/>
                <w:numId w:val="14"/>
              </w:numPr>
              <w:spacing w:before="100" w:beforeAutospacing="1" w:after="100" w:afterAutospacing="1"/>
              <w:ind w:left="193" w:hanging="180"/>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 xml:space="preserve">Follow the coral </w:t>
            </w:r>
            <w:r w:rsidR="00C23F89" w:rsidRPr="00DF011B">
              <w:rPr>
                <w:rFonts w:asciiTheme="minorHAnsi" w:hAnsiTheme="minorHAnsi" w:cstheme="minorHAnsi"/>
                <w:bCs/>
                <w:color w:val="26282A"/>
                <w:sz w:val="22"/>
                <w:szCs w:val="22"/>
                <w:lang w:val="en-GB"/>
              </w:rPr>
              <w:t>sampling fieldwork protocol</w:t>
            </w:r>
            <w:r w:rsidR="00ED5642" w:rsidRPr="00DF011B">
              <w:rPr>
                <w:rFonts w:asciiTheme="minorHAnsi" w:hAnsiTheme="minorHAnsi" w:cstheme="minorHAnsi"/>
                <w:bCs/>
                <w:color w:val="26282A"/>
                <w:sz w:val="22"/>
                <w:szCs w:val="22"/>
                <w:lang w:val="en-GB"/>
              </w:rPr>
              <w:t xml:space="preserve">  </w:t>
            </w:r>
          </w:p>
        </w:tc>
        <w:tc>
          <w:tcPr>
            <w:tcW w:w="5869" w:type="dxa"/>
            <w:tcBorders>
              <w:top w:val="nil"/>
            </w:tcBorders>
          </w:tcPr>
          <w:p w14:paraId="5AB549DD" w14:textId="3F07ED35" w:rsidR="00394C75" w:rsidRPr="00DF011B" w:rsidRDefault="00394C75" w:rsidP="00FE7721">
            <w:pPr>
              <w:spacing w:before="100" w:beforeAutospacing="1" w:after="100" w:afterAutospacing="1"/>
              <w:rPr>
                <w:rFonts w:asciiTheme="minorHAnsi" w:hAnsiTheme="minorHAnsi" w:cstheme="minorHAnsi"/>
                <w:bCs/>
                <w:color w:val="26282A"/>
                <w:sz w:val="22"/>
                <w:szCs w:val="22"/>
                <w:lang w:val="en-GB"/>
              </w:rPr>
            </w:pPr>
            <w:bookmarkStart w:id="0" w:name="_GoBack"/>
            <w:r w:rsidRPr="00DF011B">
              <w:rPr>
                <w:rFonts w:asciiTheme="minorHAnsi" w:hAnsiTheme="minorHAnsi" w:cstheme="minorHAnsi"/>
                <w:bCs/>
                <w:color w:val="26282A"/>
                <w:sz w:val="22"/>
                <w:szCs w:val="22"/>
                <w:lang w:val="en-GB"/>
              </w:rPr>
              <w:t>Photographs taken of colony</w:t>
            </w:r>
            <w:r w:rsidR="00FE7721">
              <w:rPr>
                <w:rFonts w:asciiTheme="minorHAnsi" w:hAnsiTheme="minorHAnsi" w:cstheme="minorHAnsi"/>
                <w:bCs/>
                <w:color w:val="26282A"/>
                <w:sz w:val="22"/>
                <w:szCs w:val="22"/>
                <w:lang w:val="en-GB"/>
              </w:rPr>
              <w:t xml:space="preserve"> </w:t>
            </w:r>
            <w:r w:rsidR="00600313">
              <w:rPr>
                <w:rFonts w:asciiTheme="minorHAnsi" w:hAnsiTheme="minorHAnsi" w:cstheme="minorHAnsi"/>
                <w:bCs/>
                <w:color w:val="26282A"/>
                <w:sz w:val="22"/>
                <w:szCs w:val="22"/>
                <w:lang w:val="en-GB"/>
              </w:rPr>
              <w:t xml:space="preserve">immediately after sampling </w:t>
            </w:r>
            <w:r w:rsidR="00FE7721">
              <w:rPr>
                <w:rFonts w:asciiTheme="minorHAnsi" w:hAnsiTheme="minorHAnsi" w:cstheme="minorHAnsi"/>
                <w:bCs/>
                <w:color w:val="26282A"/>
                <w:sz w:val="22"/>
                <w:szCs w:val="22"/>
                <w:lang w:val="en-GB"/>
              </w:rPr>
              <w:t xml:space="preserve">showing </w:t>
            </w:r>
            <w:r w:rsidR="00600313">
              <w:rPr>
                <w:rFonts w:asciiTheme="minorHAnsi" w:hAnsiTheme="minorHAnsi" w:cstheme="minorHAnsi"/>
                <w:bCs/>
                <w:color w:val="26282A"/>
                <w:sz w:val="22"/>
                <w:szCs w:val="22"/>
                <w:lang w:val="en-GB"/>
              </w:rPr>
              <w:t xml:space="preserve">the </w:t>
            </w:r>
            <w:r w:rsidR="00FE7721">
              <w:rPr>
                <w:rFonts w:asciiTheme="minorHAnsi" w:hAnsiTheme="minorHAnsi" w:cstheme="minorHAnsi"/>
                <w:bCs/>
                <w:color w:val="26282A"/>
                <w:sz w:val="22"/>
                <w:szCs w:val="22"/>
                <w:lang w:val="en-GB"/>
              </w:rPr>
              <w:t>area sampled</w:t>
            </w:r>
            <w:r w:rsidR="00600313">
              <w:rPr>
                <w:rFonts w:asciiTheme="minorHAnsi" w:hAnsiTheme="minorHAnsi" w:cstheme="minorHAnsi"/>
                <w:bCs/>
                <w:color w:val="26282A"/>
                <w:sz w:val="22"/>
                <w:szCs w:val="22"/>
                <w:lang w:val="en-GB"/>
              </w:rPr>
              <w:t xml:space="preserve"> to ensure no more than a small area of the colony is affected. Some of these colonies to be revisited after one year to re-assess recovery/damage.</w:t>
            </w:r>
          </w:p>
          <w:bookmarkEnd w:id="0"/>
          <w:p w14:paraId="77DF9326" w14:textId="77777777" w:rsidR="00394C75" w:rsidRPr="00DF011B" w:rsidRDefault="00394C75" w:rsidP="00FE7721">
            <w:pPr>
              <w:spacing w:before="100" w:beforeAutospacing="1" w:after="100" w:afterAutospacing="1"/>
              <w:rPr>
                <w:rFonts w:asciiTheme="minorHAnsi" w:hAnsiTheme="minorHAnsi" w:cstheme="minorHAnsi"/>
                <w:bCs/>
                <w:color w:val="26282A"/>
                <w:sz w:val="22"/>
                <w:szCs w:val="22"/>
                <w:lang w:val="en-GB"/>
              </w:rPr>
            </w:pPr>
          </w:p>
        </w:tc>
      </w:tr>
      <w:tr w:rsidR="00C71192" w:rsidRPr="00DF011B" w14:paraId="14A771C2" w14:textId="77777777" w:rsidTr="00046F64">
        <w:tc>
          <w:tcPr>
            <w:tcW w:w="2753" w:type="dxa"/>
            <w:shd w:val="clear" w:color="auto" w:fill="E7E6E6"/>
          </w:tcPr>
          <w:p w14:paraId="2E60E803" w14:textId="77777777" w:rsidR="00C71192" w:rsidRPr="00DF011B" w:rsidRDefault="00C71192" w:rsidP="000D45D4">
            <w:p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Social risks</w:t>
            </w:r>
          </w:p>
        </w:tc>
        <w:tc>
          <w:tcPr>
            <w:tcW w:w="4840" w:type="dxa"/>
            <w:shd w:val="clear" w:color="auto" w:fill="E7E6E6"/>
          </w:tcPr>
          <w:p w14:paraId="56B190CF" w14:textId="77777777" w:rsidR="00C71192" w:rsidRPr="00DF011B" w:rsidRDefault="00C71192" w:rsidP="000D45D4">
            <w:pPr>
              <w:spacing w:before="100" w:beforeAutospacing="1" w:after="100" w:afterAutospacing="1"/>
              <w:rPr>
                <w:rFonts w:asciiTheme="minorHAnsi" w:hAnsiTheme="minorHAnsi" w:cstheme="minorHAnsi"/>
                <w:bCs/>
                <w:color w:val="26282A"/>
                <w:sz w:val="22"/>
                <w:szCs w:val="22"/>
                <w:lang w:val="en-GB"/>
              </w:rPr>
            </w:pPr>
          </w:p>
        </w:tc>
        <w:tc>
          <w:tcPr>
            <w:tcW w:w="5869" w:type="dxa"/>
            <w:shd w:val="clear" w:color="auto" w:fill="E7E6E6"/>
          </w:tcPr>
          <w:p w14:paraId="750D273E" w14:textId="77777777" w:rsidR="00C71192" w:rsidRPr="00DF011B" w:rsidRDefault="00C71192" w:rsidP="000D45D4">
            <w:pPr>
              <w:spacing w:before="100" w:beforeAutospacing="1" w:after="100" w:afterAutospacing="1"/>
              <w:rPr>
                <w:rFonts w:asciiTheme="minorHAnsi" w:hAnsiTheme="minorHAnsi" w:cstheme="minorHAnsi"/>
                <w:bCs/>
                <w:color w:val="26282A"/>
                <w:sz w:val="22"/>
                <w:szCs w:val="22"/>
                <w:lang w:val="en-GB"/>
              </w:rPr>
            </w:pPr>
          </w:p>
        </w:tc>
      </w:tr>
      <w:tr w:rsidR="003965CA" w:rsidRPr="00DF011B" w14:paraId="1A6CCF51" w14:textId="77777777" w:rsidTr="00FE7721">
        <w:tc>
          <w:tcPr>
            <w:tcW w:w="13462" w:type="dxa"/>
            <w:gridSpan w:val="3"/>
          </w:tcPr>
          <w:p w14:paraId="1D106E86" w14:textId="77777777" w:rsidR="003965CA" w:rsidRPr="00DF011B" w:rsidRDefault="003965CA" w:rsidP="00FE7721">
            <w:p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Occupational health and safety</w:t>
            </w:r>
          </w:p>
        </w:tc>
      </w:tr>
      <w:tr w:rsidR="005E7D94" w:rsidRPr="00DF011B" w14:paraId="102804A6" w14:textId="77777777" w:rsidTr="00046F64">
        <w:tc>
          <w:tcPr>
            <w:tcW w:w="2753" w:type="dxa"/>
          </w:tcPr>
          <w:p w14:paraId="572AAFB4" w14:textId="139260DB" w:rsidR="005E7D94" w:rsidRPr="00DF011B" w:rsidRDefault="005E7D94" w:rsidP="004136AE">
            <w:pPr>
              <w:spacing w:before="120"/>
              <w:rPr>
                <w:rFonts w:asciiTheme="minorHAnsi" w:hAnsiTheme="minorHAnsi" w:cstheme="minorHAnsi"/>
                <w:bCs/>
                <w:sz w:val="22"/>
                <w:szCs w:val="22"/>
              </w:rPr>
            </w:pPr>
            <w:r w:rsidRPr="00DF011B">
              <w:rPr>
                <w:rFonts w:asciiTheme="minorHAnsi" w:hAnsiTheme="minorHAnsi" w:cstheme="minorHAnsi"/>
                <w:bCs/>
                <w:sz w:val="22"/>
                <w:szCs w:val="22"/>
              </w:rPr>
              <w:t xml:space="preserve">Use of ethanol, a highly flammable substance. </w:t>
            </w:r>
          </w:p>
        </w:tc>
        <w:tc>
          <w:tcPr>
            <w:tcW w:w="4840" w:type="dxa"/>
          </w:tcPr>
          <w:p w14:paraId="1CAA3DB3" w14:textId="77777777" w:rsidR="00BA5C2E" w:rsidRPr="00DF011B" w:rsidRDefault="00BA5C2E" w:rsidP="00BA5C2E">
            <w:pPr>
              <w:pStyle w:val="ListParagraph"/>
              <w:numPr>
                <w:ilvl w:val="0"/>
                <w:numId w:val="12"/>
              </w:num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Follow lab safety protocol &amp; use of PPE;</w:t>
            </w:r>
          </w:p>
          <w:p w14:paraId="4A0DC262" w14:textId="77777777" w:rsidR="00BA5C2E" w:rsidRPr="00DF011B" w:rsidRDefault="00BA5C2E" w:rsidP="00BA5C2E">
            <w:pPr>
              <w:pStyle w:val="ListParagraph"/>
              <w:numPr>
                <w:ilvl w:val="0"/>
                <w:numId w:val="12"/>
              </w:num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For operating machinery:</w:t>
            </w:r>
          </w:p>
          <w:p w14:paraId="0CE718F3" w14:textId="77777777" w:rsidR="00BA5C2E" w:rsidRPr="00DF011B" w:rsidRDefault="00BA5C2E" w:rsidP="006C4C52">
            <w:pPr>
              <w:pStyle w:val="ListParagraph"/>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 xml:space="preserve"> H&amp;S training and use of PPE</w:t>
            </w:r>
          </w:p>
          <w:p w14:paraId="730615B3" w14:textId="484207EE" w:rsidR="005E7D94" w:rsidRPr="00DF011B" w:rsidRDefault="005E7D94" w:rsidP="00BA5C2E">
            <w:pPr>
              <w:pStyle w:val="ListParagraph"/>
              <w:spacing w:before="100" w:beforeAutospacing="1" w:after="100" w:afterAutospacing="1"/>
              <w:ind w:left="373"/>
              <w:rPr>
                <w:rFonts w:asciiTheme="minorHAnsi" w:hAnsiTheme="minorHAnsi" w:cstheme="minorHAnsi"/>
                <w:bCs/>
                <w:color w:val="26282A"/>
                <w:sz w:val="22"/>
                <w:szCs w:val="22"/>
                <w:lang w:val="en-GB"/>
              </w:rPr>
            </w:pPr>
          </w:p>
        </w:tc>
        <w:tc>
          <w:tcPr>
            <w:tcW w:w="5869" w:type="dxa"/>
          </w:tcPr>
          <w:p w14:paraId="4B7B6638" w14:textId="77777777" w:rsidR="005E7D94" w:rsidRPr="00DF011B" w:rsidRDefault="005E7D94" w:rsidP="000D45D4">
            <w:p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 xml:space="preserve">Training certificates acquired </w:t>
            </w:r>
          </w:p>
          <w:p w14:paraId="580D454A" w14:textId="0FA2DC2A" w:rsidR="004136AE" w:rsidRPr="00DF011B" w:rsidRDefault="005E7D94" w:rsidP="004136AE">
            <w:p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Work procedural checks completed daily and logged.</w:t>
            </w:r>
          </w:p>
        </w:tc>
      </w:tr>
      <w:tr w:rsidR="005E7D94" w:rsidRPr="00DF011B" w14:paraId="63D3E829" w14:textId="77777777" w:rsidTr="00046F64">
        <w:tc>
          <w:tcPr>
            <w:tcW w:w="2753" w:type="dxa"/>
          </w:tcPr>
          <w:p w14:paraId="0C92B455" w14:textId="77777777" w:rsidR="005E7D94" w:rsidRPr="00DF011B" w:rsidRDefault="005E7D94" w:rsidP="000D45D4">
            <w:p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sz w:val="22"/>
                <w:szCs w:val="22"/>
              </w:rPr>
              <w:t xml:space="preserve">Faulty / Damage to Dive Equipment </w:t>
            </w:r>
          </w:p>
        </w:tc>
        <w:tc>
          <w:tcPr>
            <w:tcW w:w="4840" w:type="dxa"/>
          </w:tcPr>
          <w:p w14:paraId="261C0BDB" w14:textId="77777777" w:rsidR="005E7D94" w:rsidRPr="00DF011B" w:rsidRDefault="00BA5C2E" w:rsidP="00A34AB1">
            <w:pPr>
              <w:pStyle w:val="ListParagraph"/>
              <w:numPr>
                <w:ilvl w:val="0"/>
                <w:numId w:val="29"/>
              </w:numPr>
              <w:spacing w:before="100" w:beforeAutospacing="1" w:after="100" w:afterAutospacing="1"/>
              <w:rPr>
                <w:rFonts w:asciiTheme="minorHAnsi" w:hAnsiTheme="minorHAnsi" w:cstheme="minorHAnsi"/>
                <w:bCs/>
                <w:sz w:val="22"/>
                <w:szCs w:val="22"/>
              </w:rPr>
            </w:pPr>
            <w:r w:rsidRPr="00DF011B">
              <w:rPr>
                <w:rFonts w:asciiTheme="minorHAnsi" w:hAnsiTheme="minorHAnsi" w:cstheme="minorHAnsi"/>
                <w:bCs/>
                <w:sz w:val="22"/>
                <w:szCs w:val="22"/>
              </w:rPr>
              <w:t>Follow the Coral Sampling Field Work Protocol</w:t>
            </w:r>
          </w:p>
          <w:p w14:paraId="731CE5BC" w14:textId="7240ECCB" w:rsidR="00A34AB1" w:rsidRPr="00DF011B" w:rsidRDefault="00A34AB1" w:rsidP="00A34AB1">
            <w:pPr>
              <w:pStyle w:val="ListParagraph"/>
              <w:numPr>
                <w:ilvl w:val="0"/>
                <w:numId w:val="29"/>
              </w:num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Proper diving training and rigorous, systematic equipment check before use</w:t>
            </w:r>
          </w:p>
        </w:tc>
        <w:tc>
          <w:tcPr>
            <w:tcW w:w="5869" w:type="dxa"/>
          </w:tcPr>
          <w:p w14:paraId="36A65ABA" w14:textId="77777777" w:rsidR="005E7D94" w:rsidRPr="00DF011B" w:rsidRDefault="005E7D94" w:rsidP="000D45D4">
            <w:p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A dive equipment check-log, plus air pressure, time-in etc will be collected prior to every dive.</w:t>
            </w:r>
          </w:p>
          <w:p w14:paraId="26F36E1C" w14:textId="77777777" w:rsidR="005E7D94" w:rsidRPr="00DF011B" w:rsidRDefault="005E7D94" w:rsidP="000D45D4">
            <w:p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A log of all equipment related issues will be recorded.</w:t>
            </w:r>
          </w:p>
        </w:tc>
      </w:tr>
      <w:tr w:rsidR="005E7D94" w:rsidRPr="00DF011B" w14:paraId="0856E9D9" w14:textId="77777777" w:rsidTr="00046F64">
        <w:tc>
          <w:tcPr>
            <w:tcW w:w="2753" w:type="dxa"/>
          </w:tcPr>
          <w:p w14:paraId="537E4B61" w14:textId="77777777" w:rsidR="005E7D94" w:rsidRPr="00DF011B" w:rsidRDefault="005E7D94" w:rsidP="000D45D4">
            <w:p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sz w:val="22"/>
                <w:szCs w:val="22"/>
              </w:rPr>
              <w:lastRenderedPageBreak/>
              <w:t>Buddy Separation  / Lost Diver</w:t>
            </w:r>
          </w:p>
        </w:tc>
        <w:tc>
          <w:tcPr>
            <w:tcW w:w="4840" w:type="dxa"/>
          </w:tcPr>
          <w:p w14:paraId="09607797" w14:textId="77777777" w:rsidR="00A34AB1" w:rsidRPr="00DF011B" w:rsidRDefault="00A34AB1" w:rsidP="00A34AB1">
            <w:pPr>
              <w:pStyle w:val="ListParagraph"/>
              <w:numPr>
                <w:ilvl w:val="0"/>
                <w:numId w:val="29"/>
              </w:numPr>
              <w:spacing w:before="100" w:beforeAutospacing="1" w:after="100" w:afterAutospacing="1"/>
              <w:rPr>
                <w:rFonts w:asciiTheme="minorHAnsi" w:hAnsiTheme="minorHAnsi" w:cstheme="minorHAnsi"/>
                <w:bCs/>
                <w:sz w:val="22"/>
                <w:szCs w:val="22"/>
              </w:rPr>
            </w:pPr>
            <w:r w:rsidRPr="00DF011B">
              <w:rPr>
                <w:rFonts w:asciiTheme="minorHAnsi" w:hAnsiTheme="minorHAnsi" w:cstheme="minorHAnsi"/>
                <w:bCs/>
                <w:sz w:val="22"/>
                <w:szCs w:val="22"/>
              </w:rPr>
              <w:t>Follow the Coral Sampling Field Work Protocol</w:t>
            </w:r>
          </w:p>
          <w:p w14:paraId="2F1EA3F4" w14:textId="03FFDA25" w:rsidR="005E7D94" w:rsidRPr="00DF011B" w:rsidRDefault="005E7D94" w:rsidP="000D45D4">
            <w:pPr>
              <w:spacing w:before="100" w:beforeAutospacing="1" w:after="100" w:afterAutospacing="1"/>
              <w:rPr>
                <w:rFonts w:asciiTheme="minorHAnsi" w:hAnsiTheme="minorHAnsi" w:cstheme="minorHAnsi"/>
                <w:bCs/>
                <w:color w:val="26282A"/>
                <w:sz w:val="22"/>
                <w:szCs w:val="22"/>
                <w:lang w:val="en-GB"/>
              </w:rPr>
            </w:pPr>
          </w:p>
        </w:tc>
        <w:tc>
          <w:tcPr>
            <w:tcW w:w="5869" w:type="dxa"/>
          </w:tcPr>
          <w:p w14:paraId="458487B4" w14:textId="439E3FB2" w:rsidR="005E7D94" w:rsidRPr="00DF011B" w:rsidRDefault="00885FF9" w:rsidP="000D45D4">
            <w:p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Complete and log the</w:t>
            </w:r>
            <w:r w:rsidR="005E7D94" w:rsidRPr="00DF011B">
              <w:rPr>
                <w:rFonts w:asciiTheme="minorHAnsi" w:hAnsiTheme="minorHAnsi" w:cstheme="minorHAnsi"/>
                <w:bCs/>
                <w:color w:val="26282A"/>
                <w:sz w:val="22"/>
                <w:szCs w:val="22"/>
                <w:lang w:val="en-GB"/>
              </w:rPr>
              <w:t xml:space="preserve"> buddy separation protocol</w:t>
            </w:r>
            <w:r w:rsidRPr="00DF011B">
              <w:rPr>
                <w:rFonts w:asciiTheme="minorHAnsi" w:hAnsiTheme="minorHAnsi" w:cstheme="minorHAnsi"/>
                <w:bCs/>
                <w:color w:val="26282A"/>
                <w:sz w:val="22"/>
                <w:szCs w:val="22"/>
                <w:lang w:val="en-GB"/>
              </w:rPr>
              <w:t xml:space="preserve"> briefing</w:t>
            </w:r>
            <w:r w:rsidR="005E7D94" w:rsidRPr="00DF011B">
              <w:rPr>
                <w:rFonts w:asciiTheme="minorHAnsi" w:hAnsiTheme="minorHAnsi" w:cstheme="minorHAnsi"/>
                <w:bCs/>
                <w:color w:val="26282A"/>
                <w:sz w:val="22"/>
                <w:szCs w:val="22"/>
                <w:lang w:val="en-GB"/>
              </w:rPr>
              <w:t xml:space="preserve"> prior to each dive</w:t>
            </w:r>
            <w:r w:rsidRPr="00DF011B">
              <w:rPr>
                <w:rFonts w:asciiTheme="minorHAnsi" w:hAnsiTheme="minorHAnsi" w:cstheme="minorHAnsi"/>
                <w:bCs/>
                <w:color w:val="26282A"/>
                <w:sz w:val="22"/>
                <w:szCs w:val="22"/>
                <w:lang w:val="en-GB"/>
              </w:rPr>
              <w:t>.</w:t>
            </w:r>
          </w:p>
        </w:tc>
      </w:tr>
      <w:tr w:rsidR="005E7D94" w:rsidRPr="00DF011B" w14:paraId="3DFF8820" w14:textId="77777777" w:rsidTr="00046F64">
        <w:tc>
          <w:tcPr>
            <w:tcW w:w="2753" w:type="dxa"/>
          </w:tcPr>
          <w:p w14:paraId="0955DB10" w14:textId="77777777" w:rsidR="005E7D94" w:rsidRPr="00DF011B" w:rsidRDefault="005E7D94" w:rsidP="000D45D4">
            <w:p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sz w:val="22"/>
                <w:szCs w:val="22"/>
              </w:rPr>
              <w:t xml:space="preserve">Drowning </w:t>
            </w:r>
          </w:p>
        </w:tc>
        <w:tc>
          <w:tcPr>
            <w:tcW w:w="4840" w:type="dxa"/>
          </w:tcPr>
          <w:p w14:paraId="3DC1B540" w14:textId="50403DFC" w:rsidR="005E7D94" w:rsidRPr="00DF011B" w:rsidRDefault="00A34AB1" w:rsidP="000D45D4">
            <w:pPr>
              <w:pStyle w:val="ListParagraph"/>
              <w:numPr>
                <w:ilvl w:val="0"/>
                <w:numId w:val="29"/>
              </w:numPr>
              <w:spacing w:before="100" w:beforeAutospacing="1" w:after="100" w:afterAutospacing="1"/>
              <w:rPr>
                <w:rFonts w:asciiTheme="minorHAnsi" w:hAnsiTheme="minorHAnsi" w:cstheme="minorHAnsi"/>
                <w:bCs/>
                <w:sz w:val="22"/>
                <w:szCs w:val="22"/>
              </w:rPr>
            </w:pPr>
            <w:r w:rsidRPr="00DF011B">
              <w:rPr>
                <w:rFonts w:asciiTheme="minorHAnsi" w:hAnsiTheme="minorHAnsi" w:cstheme="minorHAnsi"/>
                <w:bCs/>
                <w:sz w:val="22"/>
                <w:szCs w:val="22"/>
              </w:rPr>
              <w:t>Follow the Coral Sampling Field Work Protocol</w:t>
            </w:r>
          </w:p>
        </w:tc>
        <w:tc>
          <w:tcPr>
            <w:tcW w:w="5869" w:type="dxa"/>
          </w:tcPr>
          <w:p w14:paraId="52EBE00F" w14:textId="77777777" w:rsidR="005E7D94" w:rsidRPr="00DF011B" w:rsidRDefault="005E7D94" w:rsidP="000D45D4">
            <w:p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A pre-dive check will be completed, each diver will acknowledge the conditions and agree/disagree they are safe to dive. Each diver will state whether they feel well and fit enough to dive. This will be recorded in the dive log.</w:t>
            </w:r>
          </w:p>
        </w:tc>
      </w:tr>
      <w:tr w:rsidR="005E7D94" w:rsidRPr="00DF011B" w14:paraId="6659AD2C" w14:textId="77777777" w:rsidTr="00046F64">
        <w:tc>
          <w:tcPr>
            <w:tcW w:w="2753" w:type="dxa"/>
          </w:tcPr>
          <w:p w14:paraId="0F1603F4" w14:textId="77777777" w:rsidR="005E7D94" w:rsidRPr="00DF011B" w:rsidRDefault="005E7D94" w:rsidP="000D45D4">
            <w:p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sz w:val="22"/>
                <w:szCs w:val="22"/>
              </w:rPr>
              <w:t xml:space="preserve">Blocked Sinuses </w:t>
            </w:r>
          </w:p>
        </w:tc>
        <w:tc>
          <w:tcPr>
            <w:tcW w:w="4840" w:type="dxa"/>
          </w:tcPr>
          <w:p w14:paraId="73AFC557" w14:textId="77777777" w:rsidR="00A34AB1" w:rsidRPr="00DF011B" w:rsidRDefault="00A34AB1" w:rsidP="00A34AB1">
            <w:pPr>
              <w:pStyle w:val="ListParagraph"/>
              <w:numPr>
                <w:ilvl w:val="0"/>
                <w:numId w:val="29"/>
              </w:numPr>
              <w:spacing w:before="100" w:beforeAutospacing="1" w:after="100" w:afterAutospacing="1"/>
              <w:rPr>
                <w:rFonts w:asciiTheme="minorHAnsi" w:hAnsiTheme="minorHAnsi" w:cstheme="minorHAnsi"/>
                <w:bCs/>
                <w:sz w:val="22"/>
                <w:szCs w:val="22"/>
              </w:rPr>
            </w:pPr>
            <w:r w:rsidRPr="00DF011B">
              <w:rPr>
                <w:rFonts w:asciiTheme="minorHAnsi" w:hAnsiTheme="minorHAnsi" w:cstheme="minorHAnsi"/>
                <w:bCs/>
                <w:sz w:val="22"/>
                <w:szCs w:val="22"/>
              </w:rPr>
              <w:t>Follow the Coral Sampling Field Work Protocol</w:t>
            </w:r>
          </w:p>
          <w:p w14:paraId="5AA25053" w14:textId="4B96CFD4" w:rsidR="005E7D94" w:rsidRPr="00DF011B" w:rsidRDefault="005E7D94" w:rsidP="000D45D4">
            <w:pPr>
              <w:spacing w:before="100" w:beforeAutospacing="1" w:after="100" w:afterAutospacing="1"/>
              <w:rPr>
                <w:rFonts w:asciiTheme="minorHAnsi" w:hAnsiTheme="minorHAnsi" w:cstheme="minorHAnsi"/>
                <w:bCs/>
                <w:color w:val="26282A"/>
                <w:sz w:val="22"/>
                <w:szCs w:val="22"/>
                <w:lang w:val="en-GB"/>
              </w:rPr>
            </w:pPr>
          </w:p>
        </w:tc>
        <w:tc>
          <w:tcPr>
            <w:tcW w:w="5869" w:type="dxa"/>
          </w:tcPr>
          <w:p w14:paraId="1FF07232" w14:textId="2B74D0F7" w:rsidR="005E7D94" w:rsidRPr="00DF011B" w:rsidRDefault="005E7D94" w:rsidP="000D45D4">
            <w:p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The pre-dive check will be conducted</w:t>
            </w:r>
            <w:r w:rsidR="00885FF9" w:rsidRPr="00DF011B">
              <w:rPr>
                <w:rFonts w:asciiTheme="minorHAnsi" w:hAnsiTheme="minorHAnsi" w:cstheme="minorHAnsi"/>
                <w:bCs/>
                <w:color w:val="26282A"/>
                <w:sz w:val="22"/>
                <w:szCs w:val="22"/>
                <w:lang w:val="en-GB"/>
              </w:rPr>
              <w:t xml:space="preserve"> and logged</w:t>
            </w:r>
            <w:r w:rsidRPr="00DF011B">
              <w:rPr>
                <w:rFonts w:asciiTheme="minorHAnsi" w:hAnsiTheme="minorHAnsi" w:cstheme="minorHAnsi"/>
                <w:bCs/>
                <w:color w:val="26282A"/>
                <w:sz w:val="22"/>
                <w:szCs w:val="22"/>
                <w:lang w:val="en-GB"/>
              </w:rPr>
              <w:t xml:space="preserve"> to eliminate the chance of a diver descending with blocked sinuses though all trained divers are aware they cannot dive under such circumstances.</w:t>
            </w:r>
          </w:p>
        </w:tc>
      </w:tr>
      <w:tr w:rsidR="005E7D94" w:rsidRPr="00DF011B" w14:paraId="72A03815" w14:textId="77777777" w:rsidTr="00046F64">
        <w:tc>
          <w:tcPr>
            <w:tcW w:w="2753" w:type="dxa"/>
          </w:tcPr>
          <w:p w14:paraId="195555FE" w14:textId="77777777" w:rsidR="005E7D94" w:rsidRPr="00DF011B" w:rsidRDefault="005E7D94" w:rsidP="000D45D4">
            <w:p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sz w:val="22"/>
                <w:szCs w:val="22"/>
              </w:rPr>
              <w:t xml:space="preserve">Collision with Boat / Propeller </w:t>
            </w:r>
          </w:p>
        </w:tc>
        <w:tc>
          <w:tcPr>
            <w:tcW w:w="4840" w:type="dxa"/>
          </w:tcPr>
          <w:p w14:paraId="6244ED28" w14:textId="77777777" w:rsidR="00A34AB1" w:rsidRPr="00DF011B" w:rsidRDefault="00A34AB1" w:rsidP="00A34AB1">
            <w:pPr>
              <w:pStyle w:val="ListParagraph"/>
              <w:numPr>
                <w:ilvl w:val="0"/>
                <w:numId w:val="29"/>
              </w:numPr>
              <w:spacing w:before="100" w:beforeAutospacing="1" w:after="100" w:afterAutospacing="1"/>
              <w:rPr>
                <w:rFonts w:asciiTheme="minorHAnsi" w:hAnsiTheme="minorHAnsi" w:cstheme="minorHAnsi"/>
                <w:bCs/>
                <w:sz w:val="22"/>
                <w:szCs w:val="22"/>
              </w:rPr>
            </w:pPr>
            <w:r w:rsidRPr="00DF011B">
              <w:rPr>
                <w:rFonts w:asciiTheme="minorHAnsi" w:hAnsiTheme="minorHAnsi" w:cstheme="minorHAnsi"/>
                <w:bCs/>
                <w:sz w:val="22"/>
                <w:szCs w:val="22"/>
              </w:rPr>
              <w:t>Follow the Coral Sampling Field Work Protocol</w:t>
            </w:r>
          </w:p>
          <w:p w14:paraId="79D09F0D" w14:textId="393285D4" w:rsidR="005E7D94" w:rsidRPr="00DF011B" w:rsidRDefault="005E7D94" w:rsidP="000D45D4">
            <w:pPr>
              <w:spacing w:before="100" w:beforeAutospacing="1" w:after="100" w:afterAutospacing="1"/>
              <w:rPr>
                <w:rFonts w:asciiTheme="minorHAnsi" w:hAnsiTheme="minorHAnsi" w:cstheme="minorHAnsi"/>
                <w:bCs/>
                <w:color w:val="26282A"/>
                <w:sz w:val="22"/>
                <w:szCs w:val="22"/>
                <w:lang w:val="en-GB"/>
              </w:rPr>
            </w:pPr>
          </w:p>
        </w:tc>
        <w:tc>
          <w:tcPr>
            <w:tcW w:w="5869" w:type="dxa"/>
          </w:tcPr>
          <w:p w14:paraId="5372B540" w14:textId="65903F9B" w:rsidR="005E7D94" w:rsidRPr="00DF011B" w:rsidRDefault="005E7D94" w:rsidP="000D45D4">
            <w:p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Pre-dive training for S</w:t>
            </w:r>
            <w:r w:rsidR="00F17FE0" w:rsidRPr="00DF011B">
              <w:rPr>
                <w:rFonts w:asciiTheme="minorHAnsi" w:hAnsiTheme="minorHAnsi" w:cstheme="minorHAnsi"/>
                <w:bCs/>
                <w:color w:val="26282A"/>
                <w:sz w:val="22"/>
                <w:szCs w:val="22"/>
                <w:lang w:val="en-GB"/>
              </w:rPr>
              <w:t>urface marker buoys</w:t>
            </w:r>
            <w:r w:rsidRPr="00DF011B">
              <w:rPr>
                <w:rFonts w:asciiTheme="minorHAnsi" w:hAnsiTheme="minorHAnsi" w:cstheme="minorHAnsi"/>
                <w:bCs/>
                <w:color w:val="26282A"/>
                <w:sz w:val="22"/>
                <w:szCs w:val="22"/>
                <w:lang w:val="en-GB"/>
              </w:rPr>
              <w:t xml:space="preserve"> use and boat procedures will be given and</w:t>
            </w:r>
            <w:r w:rsidR="00F17FE0" w:rsidRPr="00DF011B">
              <w:rPr>
                <w:rFonts w:asciiTheme="minorHAnsi" w:hAnsiTheme="minorHAnsi" w:cstheme="minorHAnsi"/>
                <w:bCs/>
                <w:color w:val="26282A"/>
                <w:sz w:val="22"/>
                <w:szCs w:val="22"/>
                <w:lang w:val="en-GB"/>
              </w:rPr>
              <w:t xml:space="preserve"> logged</w:t>
            </w:r>
            <w:r w:rsidRPr="00DF011B">
              <w:rPr>
                <w:rFonts w:asciiTheme="minorHAnsi" w:hAnsiTheme="minorHAnsi" w:cstheme="minorHAnsi"/>
                <w:bCs/>
                <w:color w:val="26282A"/>
                <w:sz w:val="22"/>
                <w:szCs w:val="22"/>
                <w:lang w:val="en-GB"/>
              </w:rPr>
              <w:t xml:space="preserve"> plus pre-dive checks to ensure SMB is attached to diver equipment.</w:t>
            </w:r>
          </w:p>
        </w:tc>
      </w:tr>
      <w:tr w:rsidR="005E7D94" w:rsidRPr="00DF011B" w14:paraId="29A2C138" w14:textId="77777777" w:rsidTr="00046F64">
        <w:tc>
          <w:tcPr>
            <w:tcW w:w="2753" w:type="dxa"/>
          </w:tcPr>
          <w:p w14:paraId="079463AF" w14:textId="77777777" w:rsidR="005E7D94" w:rsidRPr="00DF011B" w:rsidRDefault="005E7D94" w:rsidP="000D45D4">
            <w:p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sz w:val="22"/>
                <w:szCs w:val="22"/>
              </w:rPr>
              <w:t>Decompression Sickness/ Injury</w:t>
            </w:r>
          </w:p>
        </w:tc>
        <w:tc>
          <w:tcPr>
            <w:tcW w:w="4840" w:type="dxa"/>
          </w:tcPr>
          <w:p w14:paraId="62C0F355" w14:textId="60DBF44D" w:rsidR="005E7D94" w:rsidRPr="00DF011B" w:rsidRDefault="00A34AB1" w:rsidP="000D45D4">
            <w:pPr>
              <w:pStyle w:val="ListParagraph"/>
              <w:numPr>
                <w:ilvl w:val="0"/>
                <w:numId w:val="29"/>
              </w:numPr>
              <w:spacing w:before="100" w:beforeAutospacing="1" w:after="100" w:afterAutospacing="1"/>
              <w:rPr>
                <w:rFonts w:asciiTheme="minorHAnsi" w:hAnsiTheme="minorHAnsi" w:cstheme="minorHAnsi"/>
                <w:bCs/>
                <w:sz w:val="22"/>
                <w:szCs w:val="22"/>
              </w:rPr>
            </w:pPr>
            <w:r w:rsidRPr="00DF011B">
              <w:rPr>
                <w:rFonts w:asciiTheme="minorHAnsi" w:hAnsiTheme="minorHAnsi" w:cstheme="minorHAnsi"/>
                <w:bCs/>
                <w:sz w:val="22"/>
                <w:szCs w:val="22"/>
              </w:rPr>
              <w:t>Follow the Coral Sampling Field Work Protocol</w:t>
            </w:r>
          </w:p>
        </w:tc>
        <w:tc>
          <w:tcPr>
            <w:tcW w:w="5869" w:type="dxa"/>
          </w:tcPr>
          <w:p w14:paraId="1F43FE04" w14:textId="77777777" w:rsidR="005E7D94" w:rsidRPr="00DF011B" w:rsidRDefault="005E7D94" w:rsidP="000D45D4">
            <w:p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Pre-dive checks and log completed and a detailed dive plan, along with high-level dive training (Rescue diver or above).</w:t>
            </w:r>
          </w:p>
          <w:p w14:paraId="0E7495C8" w14:textId="77777777" w:rsidR="005E7D94" w:rsidRPr="00DF011B" w:rsidRDefault="005E7D94" w:rsidP="000D45D4">
            <w:pPr>
              <w:spacing w:before="100" w:beforeAutospacing="1" w:after="100" w:afterAutospacing="1"/>
              <w:rPr>
                <w:rFonts w:asciiTheme="minorHAnsi" w:hAnsiTheme="minorHAnsi" w:cstheme="minorHAnsi"/>
                <w:bCs/>
                <w:color w:val="26282A"/>
                <w:sz w:val="22"/>
                <w:szCs w:val="22"/>
                <w:lang w:val="en-GB"/>
              </w:rPr>
            </w:pPr>
          </w:p>
        </w:tc>
      </w:tr>
      <w:tr w:rsidR="005E7D94" w:rsidRPr="00DF011B" w14:paraId="0F54274E" w14:textId="77777777" w:rsidTr="00046F64">
        <w:tc>
          <w:tcPr>
            <w:tcW w:w="2753" w:type="dxa"/>
          </w:tcPr>
          <w:p w14:paraId="63DB5796" w14:textId="77777777" w:rsidR="005E7D94" w:rsidRPr="00DF011B" w:rsidRDefault="005E7D94" w:rsidP="000D45D4">
            <w:p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sz w:val="22"/>
                <w:szCs w:val="22"/>
              </w:rPr>
              <w:t>Aquatic life Injury</w:t>
            </w:r>
          </w:p>
        </w:tc>
        <w:tc>
          <w:tcPr>
            <w:tcW w:w="4840" w:type="dxa"/>
          </w:tcPr>
          <w:p w14:paraId="70BBF1F3" w14:textId="565C97C5" w:rsidR="005E7D94" w:rsidRPr="00DF011B" w:rsidRDefault="00885FF9" w:rsidP="000D45D4">
            <w:pPr>
              <w:pStyle w:val="ListParagraph"/>
              <w:numPr>
                <w:ilvl w:val="0"/>
                <w:numId w:val="29"/>
              </w:numPr>
              <w:spacing w:before="100" w:beforeAutospacing="1" w:after="100" w:afterAutospacing="1"/>
              <w:rPr>
                <w:rFonts w:asciiTheme="minorHAnsi" w:hAnsiTheme="minorHAnsi" w:cstheme="minorHAnsi"/>
                <w:bCs/>
                <w:sz w:val="22"/>
                <w:szCs w:val="22"/>
              </w:rPr>
            </w:pPr>
            <w:r w:rsidRPr="00DF011B">
              <w:rPr>
                <w:rFonts w:asciiTheme="minorHAnsi" w:hAnsiTheme="minorHAnsi" w:cstheme="minorHAnsi"/>
                <w:bCs/>
                <w:sz w:val="22"/>
                <w:szCs w:val="22"/>
              </w:rPr>
              <w:t>Follow the Coral Sampling Field Work Protocol</w:t>
            </w:r>
          </w:p>
        </w:tc>
        <w:tc>
          <w:tcPr>
            <w:tcW w:w="5869" w:type="dxa"/>
          </w:tcPr>
          <w:p w14:paraId="753DFD05" w14:textId="52886043" w:rsidR="005E7D94" w:rsidRPr="00DF011B" w:rsidRDefault="005E7D94" w:rsidP="000D45D4">
            <w:p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Training on potentially dangerous aquatic animals and alleviation procedures is provided</w:t>
            </w:r>
            <w:r w:rsidR="00F17FE0" w:rsidRPr="00DF011B">
              <w:rPr>
                <w:rFonts w:asciiTheme="minorHAnsi" w:hAnsiTheme="minorHAnsi" w:cstheme="minorHAnsi"/>
                <w:bCs/>
                <w:color w:val="26282A"/>
                <w:sz w:val="22"/>
                <w:szCs w:val="22"/>
                <w:lang w:val="en-GB"/>
              </w:rPr>
              <w:t xml:space="preserve"> and a log recorded of training.</w:t>
            </w:r>
          </w:p>
          <w:p w14:paraId="6620B1DC" w14:textId="6BB1A357" w:rsidR="005E7D94" w:rsidRPr="00DF011B" w:rsidRDefault="005E7D94" w:rsidP="000D45D4">
            <w:pPr>
              <w:spacing w:before="100" w:beforeAutospacing="1" w:after="100" w:afterAutospacing="1"/>
              <w:rPr>
                <w:rFonts w:asciiTheme="minorHAnsi" w:hAnsiTheme="minorHAnsi" w:cstheme="minorHAnsi"/>
                <w:bCs/>
                <w:color w:val="26282A"/>
                <w:sz w:val="22"/>
                <w:szCs w:val="22"/>
                <w:lang w:val="en-GB"/>
              </w:rPr>
            </w:pPr>
            <w:r w:rsidRPr="00DF011B">
              <w:rPr>
                <w:rFonts w:asciiTheme="minorHAnsi" w:hAnsiTheme="minorHAnsi" w:cstheme="minorHAnsi"/>
                <w:bCs/>
                <w:color w:val="26282A"/>
                <w:sz w:val="22"/>
                <w:szCs w:val="22"/>
                <w:lang w:val="en-GB"/>
              </w:rPr>
              <w:t>Checks that appropriate first aid equipment</w:t>
            </w:r>
            <w:r w:rsidR="00F17FE0" w:rsidRPr="00DF011B">
              <w:rPr>
                <w:rFonts w:asciiTheme="minorHAnsi" w:hAnsiTheme="minorHAnsi" w:cstheme="minorHAnsi"/>
                <w:bCs/>
                <w:color w:val="26282A"/>
                <w:sz w:val="22"/>
                <w:szCs w:val="22"/>
                <w:lang w:val="en-GB"/>
              </w:rPr>
              <w:t xml:space="preserve"> is present</w:t>
            </w:r>
            <w:r w:rsidRPr="00DF011B">
              <w:rPr>
                <w:rFonts w:asciiTheme="minorHAnsi" w:hAnsiTheme="minorHAnsi" w:cstheme="minorHAnsi"/>
                <w:bCs/>
                <w:color w:val="26282A"/>
                <w:sz w:val="22"/>
                <w:szCs w:val="22"/>
                <w:lang w:val="en-GB"/>
              </w:rPr>
              <w:t xml:space="preserve"> should be conducted prior to departure in boat.</w:t>
            </w:r>
          </w:p>
        </w:tc>
      </w:tr>
    </w:tbl>
    <w:p w14:paraId="3DEAE5F1" w14:textId="77777777" w:rsidR="00EE2766" w:rsidRPr="00EE2766" w:rsidRDefault="00EE2766" w:rsidP="00EE2766">
      <w:pPr>
        <w:spacing w:before="100" w:beforeAutospacing="1" w:after="100" w:afterAutospacing="1"/>
        <w:rPr>
          <w:rFonts w:ascii="Helvetica Neue" w:eastAsia="Times New Roman" w:hAnsi="Helvetica Neue" w:cs="Times New Roman"/>
          <w:color w:val="26282A"/>
          <w:sz w:val="20"/>
          <w:szCs w:val="20"/>
          <w:lang w:val="en-GB"/>
        </w:rPr>
        <w:sectPr w:rsidR="00EE2766" w:rsidRPr="00EE2766" w:rsidSect="00FE7721">
          <w:pgSz w:w="16840" w:h="11900" w:orient="landscape"/>
          <w:pgMar w:top="1440" w:right="1440" w:bottom="1440" w:left="1440" w:header="720" w:footer="720" w:gutter="0"/>
          <w:cols w:space="720"/>
          <w:docGrid w:linePitch="360"/>
        </w:sectPr>
      </w:pPr>
    </w:p>
    <w:p w14:paraId="77842D68" w14:textId="77777777" w:rsidR="00EE2766" w:rsidRPr="00EE2766" w:rsidRDefault="00EE2766" w:rsidP="00EE2766">
      <w:pPr>
        <w:numPr>
          <w:ilvl w:val="0"/>
          <w:numId w:val="1"/>
        </w:numPr>
        <w:contextualSpacing/>
        <w:rPr>
          <w:rFonts w:ascii="Helvetica Neue" w:eastAsia="Times New Roman" w:hAnsi="Helvetica Neue" w:cs="Times New Roman"/>
          <w:b/>
          <w:color w:val="26282A"/>
          <w:sz w:val="20"/>
          <w:szCs w:val="20"/>
          <w:lang w:val="en-GB"/>
        </w:rPr>
      </w:pPr>
      <w:r w:rsidRPr="00EE2766">
        <w:rPr>
          <w:rFonts w:ascii="Helvetica Neue" w:eastAsia="Times New Roman" w:hAnsi="Helvetica Neue" w:cs="Times New Roman"/>
          <w:b/>
          <w:color w:val="26282A"/>
          <w:sz w:val="20"/>
          <w:szCs w:val="20"/>
          <w:lang w:val="en-GB"/>
        </w:rPr>
        <w:lastRenderedPageBreak/>
        <w:t xml:space="preserve">Monitoring Plan </w:t>
      </w:r>
    </w:p>
    <w:p w14:paraId="24CEED56" w14:textId="77777777" w:rsidR="00EE2766" w:rsidRPr="00EE2766" w:rsidRDefault="00EE2766" w:rsidP="00EE2766">
      <w:pPr>
        <w:spacing w:after="100" w:afterAutospacing="1"/>
        <w:rPr>
          <w:rFonts w:ascii="Helvetica Neue" w:eastAsia="Times New Roman" w:hAnsi="Helvetica Neue" w:cs="Times New Roman"/>
          <w:b/>
          <w:color w:val="26282A"/>
          <w:sz w:val="20"/>
          <w:szCs w:val="20"/>
          <w:lang w:val="en-GB"/>
        </w:rPr>
      </w:pPr>
      <w:r w:rsidRPr="00EE2766">
        <w:rPr>
          <w:rFonts w:ascii="Helvetica Neue" w:eastAsia="Times New Roman" w:hAnsi="Helvetica Neue" w:cs="Times New Roman"/>
          <w:i/>
          <w:color w:val="26282A"/>
          <w:sz w:val="20"/>
          <w:szCs w:val="20"/>
          <w:lang w:val="en-GB"/>
        </w:rPr>
        <w:t>The objective of the monitoring plan is to ensure that the mitigation measures are properly implemented.</w:t>
      </w:r>
    </w:p>
    <w:p w14:paraId="42B80302" w14:textId="77777777" w:rsidR="00EE2766" w:rsidRPr="00EE2766" w:rsidRDefault="00EE2766" w:rsidP="00EE2766">
      <w:pPr>
        <w:numPr>
          <w:ilvl w:val="1"/>
          <w:numId w:val="1"/>
        </w:numPr>
        <w:contextualSpacing/>
        <w:rPr>
          <w:rFonts w:ascii="Helvetica Neue" w:eastAsia="Times New Roman" w:hAnsi="Helvetica Neue" w:cs="Times New Roman"/>
          <w:b/>
          <w:color w:val="26282A"/>
          <w:sz w:val="20"/>
          <w:szCs w:val="20"/>
          <w:lang w:val="en-GB"/>
        </w:rPr>
      </w:pPr>
      <w:r w:rsidRPr="00EE2766">
        <w:rPr>
          <w:rFonts w:ascii="Helvetica Neue" w:eastAsia="Times New Roman" w:hAnsi="Helvetica Neue" w:cs="Times New Roman"/>
          <w:b/>
          <w:color w:val="26282A"/>
          <w:sz w:val="20"/>
          <w:szCs w:val="20"/>
          <w:lang w:val="en-GB"/>
        </w:rPr>
        <w:t>Data collection, analysis and report responsibilities</w:t>
      </w:r>
    </w:p>
    <w:p w14:paraId="28584BF4" w14:textId="77777777" w:rsidR="00EE2766" w:rsidRPr="00EE2766" w:rsidRDefault="00EE2766" w:rsidP="00EE2766">
      <w:pPr>
        <w:rPr>
          <w:rFonts w:ascii="Helvetica Neue" w:eastAsia="Times New Roman" w:hAnsi="Helvetica Neue" w:cs="Times New Roman"/>
          <w:i/>
          <w:color w:val="26282A"/>
          <w:sz w:val="20"/>
          <w:szCs w:val="20"/>
          <w:lang w:val="en-GB"/>
        </w:rPr>
      </w:pPr>
      <w:r w:rsidRPr="00EE2766">
        <w:rPr>
          <w:rFonts w:ascii="Helvetica Neue" w:eastAsia="Times New Roman" w:hAnsi="Helvetica Neue" w:cs="Times New Roman"/>
          <w:i/>
          <w:color w:val="26282A"/>
          <w:sz w:val="20"/>
          <w:szCs w:val="20"/>
          <w:lang w:val="en-GB"/>
        </w:rPr>
        <w:t>List personnel or organization responsible for collecting data related to monitoring indicators, processing data and reporting to the PIU.</w:t>
      </w:r>
    </w:p>
    <w:p w14:paraId="5E669C84" w14:textId="77777777" w:rsidR="00EE2766" w:rsidRPr="00EE2766" w:rsidRDefault="00EE2766" w:rsidP="00EE2766">
      <w:pPr>
        <w:jc w:val="center"/>
        <w:rPr>
          <w:rFonts w:ascii="Helvetica Neue" w:eastAsia="Times New Roman" w:hAnsi="Helvetica Neue" w:cs="Times New Roman"/>
          <w:i/>
          <w:color w:val="26282A"/>
          <w:sz w:val="20"/>
          <w:szCs w:val="20"/>
          <w:lang w:val="en-GB"/>
        </w:rPr>
      </w:pPr>
    </w:p>
    <w:tbl>
      <w:tblPr>
        <w:tblStyle w:val="TableGrid"/>
        <w:tblW w:w="0" w:type="auto"/>
        <w:tblLook w:val="04A0" w:firstRow="1" w:lastRow="0" w:firstColumn="1" w:lastColumn="0" w:noHBand="0" w:noVBand="1"/>
      </w:tblPr>
      <w:tblGrid>
        <w:gridCol w:w="9010"/>
      </w:tblGrid>
      <w:tr w:rsidR="00EE2766" w:rsidRPr="00EE2766" w14:paraId="33DD41A6" w14:textId="77777777" w:rsidTr="00FE7721">
        <w:trPr>
          <w:trHeight w:val="3455"/>
        </w:trPr>
        <w:tc>
          <w:tcPr>
            <w:tcW w:w="9010" w:type="dxa"/>
          </w:tcPr>
          <w:p w14:paraId="30B04CE0" w14:textId="77777777" w:rsidR="00EE2766" w:rsidRDefault="00F0390E" w:rsidP="00F0390E">
            <w:pPr>
              <w:spacing w:before="100" w:beforeAutospacing="1" w:after="100" w:afterAutospacing="1"/>
              <w:rPr>
                <w:rFonts w:ascii="Helvetica Neue" w:hAnsi="Helvetica Neue"/>
                <w:color w:val="26282A"/>
                <w:lang w:val="en-GB"/>
              </w:rPr>
            </w:pPr>
            <w:r>
              <w:rPr>
                <w:rFonts w:ascii="Helvetica Neue" w:hAnsi="Helvetica Neue"/>
                <w:color w:val="26282A"/>
                <w:lang w:val="en-GB"/>
              </w:rPr>
              <w:t>All Data collection and analysis falls to the project team</w:t>
            </w:r>
            <w:r w:rsidR="00A2241F">
              <w:rPr>
                <w:rFonts w:ascii="Helvetica Neue" w:hAnsi="Helvetica Neue"/>
                <w:color w:val="26282A"/>
                <w:lang w:val="en-GB"/>
              </w:rPr>
              <w:t xml:space="preserve"> (Under SIF and </w:t>
            </w:r>
            <w:proofErr w:type="spellStart"/>
            <w:r w:rsidR="00A2241F">
              <w:rPr>
                <w:rFonts w:ascii="Helvetica Neue" w:hAnsi="Helvetica Neue"/>
                <w:color w:val="26282A"/>
                <w:lang w:val="en-GB"/>
              </w:rPr>
              <w:t>MoE</w:t>
            </w:r>
            <w:proofErr w:type="spellEnd"/>
            <w:r w:rsidR="00A2241F">
              <w:rPr>
                <w:rFonts w:ascii="Helvetica Neue" w:hAnsi="Helvetica Neue"/>
                <w:color w:val="26282A"/>
                <w:lang w:val="en-GB"/>
              </w:rPr>
              <w:t>, more specifically April Burt</w:t>
            </w:r>
            <w:r w:rsidR="000D0D96">
              <w:rPr>
                <w:rFonts w:ascii="Helvetica Neue" w:hAnsi="Helvetica Neue"/>
                <w:color w:val="26282A"/>
                <w:lang w:val="en-GB"/>
              </w:rPr>
              <w:t xml:space="preserve"> and SIF Project </w:t>
            </w:r>
            <w:r w:rsidR="00013BA8">
              <w:rPr>
                <w:rFonts w:ascii="Helvetica Neue" w:hAnsi="Helvetica Neue"/>
                <w:color w:val="26282A"/>
                <w:lang w:val="en-GB"/>
              </w:rPr>
              <w:t>Coordinator</w:t>
            </w:r>
            <w:r w:rsidR="000D0D96">
              <w:rPr>
                <w:rFonts w:ascii="Helvetica Neue" w:hAnsi="Helvetica Neue"/>
                <w:color w:val="26282A"/>
                <w:lang w:val="en-GB"/>
              </w:rPr>
              <w:t xml:space="preserve"> </w:t>
            </w:r>
            <w:r w:rsidR="00013BA8">
              <w:rPr>
                <w:rFonts w:ascii="Helvetica Neue" w:hAnsi="Helvetica Neue"/>
                <w:color w:val="26282A"/>
                <w:lang w:val="en-GB"/>
              </w:rPr>
              <w:t>Christina Quanz</w:t>
            </w:r>
            <w:r>
              <w:rPr>
                <w:rFonts w:ascii="Helvetica Neue" w:hAnsi="Helvetica Neue"/>
                <w:color w:val="26282A"/>
                <w:lang w:val="en-GB"/>
              </w:rPr>
              <w:t xml:space="preserve"> and reporting responsibilities are shared between the project team and coordinated by the SIF projects coordinator.</w:t>
            </w:r>
            <w:r w:rsidR="000D0D96">
              <w:rPr>
                <w:rFonts w:ascii="Helvetica Neue" w:hAnsi="Helvetica Neue"/>
                <w:color w:val="26282A"/>
                <w:lang w:val="en-GB"/>
              </w:rPr>
              <w:t xml:space="preserve"> </w:t>
            </w:r>
          </w:p>
          <w:p w14:paraId="7D940DAB" w14:textId="4C0241CA" w:rsidR="00600313" w:rsidRPr="00EE2766" w:rsidRDefault="00600313" w:rsidP="00F0390E">
            <w:pPr>
              <w:spacing w:before="100" w:beforeAutospacing="1" w:after="100" w:afterAutospacing="1"/>
              <w:rPr>
                <w:rFonts w:ascii="Helvetica Neue" w:hAnsi="Helvetica Neue"/>
                <w:color w:val="26282A"/>
                <w:lang w:val="en-GB"/>
              </w:rPr>
            </w:pPr>
            <w:r>
              <w:rPr>
                <w:rFonts w:ascii="Helvetica Neue" w:hAnsi="Helvetica Neue"/>
                <w:color w:val="26282A"/>
                <w:lang w:val="en-GB"/>
              </w:rPr>
              <w:t>Coral reef damage mitigation and monitoring falls to April J Burt.</w:t>
            </w:r>
          </w:p>
        </w:tc>
      </w:tr>
    </w:tbl>
    <w:p w14:paraId="3BF27DC0" w14:textId="77777777" w:rsidR="00A50111" w:rsidRDefault="00A50111" w:rsidP="00A50111">
      <w:pPr>
        <w:spacing w:before="100" w:beforeAutospacing="1"/>
        <w:ind w:left="1080"/>
        <w:contextualSpacing/>
        <w:rPr>
          <w:rFonts w:ascii="Helvetica Neue" w:eastAsia="Times New Roman" w:hAnsi="Helvetica Neue" w:cs="Times New Roman"/>
          <w:b/>
          <w:color w:val="26282A"/>
          <w:sz w:val="20"/>
          <w:szCs w:val="20"/>
          <w:lang w:val="en-GB"/>
        </w:rPr>
      </w:pPr>
    </w:p>
    <w:p w14:paraId="4A2C3FC4" w14:textId="23E24EB7" w:rsidR="00EE2766" w:rsidRPr="00EE2766" w:rsidRDefault="00EE2766" w:rsidP="00EE2766">
      <w:pPr>
        <w:numPr>
          <w:ilvl w:val="1"/>
          <w:numId w:val="1"/>
        </w:numPr>
        <w:spacing w:before="100" w:beforeAutospacing="1"/>
        <w:contextualSpacing/>
        <w:rPr>
          <w:rFonts w:ascii="Helvetica Neue" w:eastAsia="Times New Roman" w:hAnsi="Helvetica Neue" w:cs="Times New Roman"/>
          <w:b/>
          <w:color w:val="26282A"/>
          <w:sz w:val="20"/>
          <w:szCs w:val="20"/>
          <w:lang w:val="en-GB"/>
        </w:rPr>
      </w:pPr>
      <w:r w:rsidRPr="00EE2766">
        <w:rPr>
          <w:rFonts w:ascii="Helvetica Neue" w:eastAsia="Times New Roman" w:hAnsi="Helvetica Neue" w:cs="Times New Roman"/>
          <w:b/>
          <w:color w:val="26282A"/>
          <w:sz w:val="20"/>
          <w:szCs w:val="20"/>
          <w:lang w:val="en-GB"/>
        </w:rPr>
        <w:t>Additional support (capacity building, resources etc.)</w:t>
      </w:r>
    </w:p>
    <w:p w14:paraId="1E972077" w14:textId="77777777" w:rsidR="00EE2766" w:rsidRPr="00EE2766" w:rsidRDefault="00EE2766" w:rsidP="00EE2766">
      <w:pPr>
        <w:spacing w:after="100" w:afterAutospacing="1"/>
        <w:rPr>
          <w:rFonts w:ascii="Helvetica Neue" w:eastAsia="Times New Roman" w:hAnsi="Helvetica Neue" w:cs="Times New Roman"/>
          <w:i/>
          <w:color w:val="26282A"/>
          <w:sz w:val="20"/>
          <w:szCs w:val="20"/>
          <w:lang w:val="en-GB"/>
        </w:rPr>
      </w:pPr>
      <w:r w:rsidRPr="00EE2766">
        <w:rPr>
          <w:rFonts w:ascii="Helvetica Neue" w:eastAsia="Times New Roman" w:hAnsi="Helvetica Neue" w:cs="Times New Roman"/>
          <w:i/>
          <w:color w:val="26282A"/>
          <w:sz w:val="20"/>
          <w:szCs w:val="20"/>
          <w:lang w:val="en-GB"/>
        </w:rPr>
        <w:t>List the additional support that is required to ensure that the mitigation measures are properly being implemented.</w:t>
      </w:r>
    </w:p>
    <w:tbl>
      <w:tblPr>
        <w:tblStyle w:val="TableGrid"/>
        <w:tblW w:w="0" w:type="auto"/>
        <w:tblLook w:val="04A0" w:firstRow="1" w:lastRow="0" w:firstColumn="1" w:lastColumn="0" w:noHBand="0" w:noVBand="1"/>
      </w:tblPr>
      <w:tblGrid>
        <w:gridCol w:w="9010"/>
      </w:tblGrid>
      <w:tr w:rsidR="00EE2766" w:rsidRPr="00EE2766" w14:paraId="40265091" w14:textId="77777777" w:rsidTr="00FE7721">
        <w:trPr>
          <w:trHeight w:val="3455"/>
        </w:trPr>
        <w:tc>
          <w:tcPr>
            <w:tcW w:w="9010" w:type="dxa"/>
          </w:tcPr>
          <w:p w14:paraId="1123687A" w14:textId="05BBB5DC" w:rsidR="00EE2766" w:rsidRPr="005822D6" w:rsidRDefault="000D0D96" w:rsidP="00EE2766">
            <w:pPr>
              <w:spacing w:before="100" w:beforeAutospacing="1" w:after="100" w:afterAutospacing="1"/>
              <w:rPr>
                <w:rFonts w:ascii="Helvetica Neue" w:hAnsi="Helvetica Neue"/>
                <w:bCs/>
                <w:color w:val="26282A"/>
                <w:lang w:val="en-GB"/>
              </w:rPr>
            </w:pPr>
            <w:r w:rsidRPr="005822D6">
              <w:rPr>
                <w:rFonts w:ascii="Helvetica Neue" w:hAnsi="Helvetica Neue"/>
                <w:bCs/>
                <w:color w:val="26282A"/>
                <w:lang w:val="en-GB"/>
              </w:rPr>
              <w:t xml:space="preserve">Additional support will be provided by </w:t>
            </w:r>
            <w:proofErr w:type="spellStart"/>
            <w:r w:rsidRPr="005822D6">
              <w:rPr>
                <w:rFonts w:ascii="Helvetica Neue" w:hAnsi="Helvetica Neue"/>
                <w:bCs/>
                <w:color w:val="26282A"/>
                <w:lang w:val="en-GB"/>
              </w:rPr>
              <w:t>MoE</w:t>
            </w:r>
            <w:proofErr w:type="spellEnd"/>
            <w:r w:rsidRPr="005822D6">
              <w:rPr>
                <w:rFonts w:ascii="Helvetica Neue" w:hAnsi="Helvetica Neue"/>
                <w:bCs/>
                <w:color w:val="26282A"/>
                <w:lang w:val="en-GB"/>
              </w:rPr>
              <w:t xml:space="preserve"> with regards to setting up stakeholder workshop </w:t>
            </w:r>
            <w:r w:rsidR="005822D6" w:rsidRPr="005822D6">
              <w:rPr>
                <w:rFonts w:ascii="Helvetica Neue" w:hAnsi="Helvetica Neue"/>
                <w:bCs/>
                <w:color w:val="26282A"/>
                <w:lang w:val="en-GB"/>
              </w:rPr>
              <w:t>and ensuring inclusion of all stakeholders. All other mitigation methods are implemented and monitored by SIF project staff and partners at University of Oxford.</w:t>
            </w:r>
          </w:p>
          <w:p w14:paraId="166BC9B8" w14:textId="77777777" w:rsidR="00EE2766" w:rsidRPr="00EE2766" w:rsidRDefault="00EE2766" w:rsidP="00EE2766">
            <w:pPr>
              <w:spacing w:before="100" w:beforeAutospacing="1" w:after="100" w:afterAutospacing="1"/>
              <w:rPr>
                <w:rFonts w:ascii="Helvetica Neue" w:hAnsi="Helvetica Neue"/>
                <w:color w:val="26282A"/>
                <w:lang w:val="en-GB"/>
              </w:rPr>
            </w:pPr>
          </w:p>
        </w:tc>
      </w:tr>
    </w:tbl>
    <w:p w14:paraId="18ED9169" w14:textId="77777777" w:rsidR="00EE2766" w:rsidRPr="00EE2766" w:rsidRDefault="00EE2766" w:rsidP="00EE2766">
      <w:pPr>
        <w:spacing w:before="100" w:beforeAutospacing="1" w:after="100" w:afterAutospacing="1"/>
        <w:ind w:left="720"/>
        <w:contextualSpacing/>
        <w:rPr>
          <w:rFonts w:ascii="Helvetica Neue" w:eastAsia="Times New Roman" w:hAnsi="Helvetica Neue" w:cs="Times New Roman"/>
          <w:color w:val="26282A"/>
          <w:sz w:val="20"/>
          <w:szCs w:val="20"/>
          <w:lang w:val="en-GB"/>
        </w:rPr>
        <w:sectPr w:rsidR="00EE2766" w:rsidRPr="00EE2766" w:rsidSect="00FE7721">
          <w:pgSz w:w="11900" w:h="16840"/>
          <w:pgMar w:top="1440" w:right="1440" w:bottom="1440" w:left="1440" w:header="720" w:footer="720" w:gutter="0"/>
          <w:cols w:space="720"/>
          <w:docGrid w:linePitch="360"/>
        </w:sectPr>
      </w:pPr>
    </w:p>
    <w:p w14:paraId="6CF02E9A" w14:textId="77777777" w:rsidR="00EE2766" w:rsidRPr="00EE2766" w:rsidRDefault="00EE2766" w:rsidP="00EE2766">
      <w:pPr>
        <w:spacing w:before="100" w:beforeAutospacing="1" w:after="100" w:afterAutospacing="1"/>
        <w:ind w:left="720"/>
        <w:contextualSpacing/>
        <w:rPr>
          <w:rFonts w:ascii="Helvetica Neue" w:eastAsia="Times New Roman" w:hAnsi="Helvetica Neue" w:cs="Times New Roman"/>
          <w:color w:val="26282A"/>
          <w:sz w:val="20"/>
          <w:szCs w:val="20"/>
          <w:lang w:val="en-GB"/>
        </w:rPr>
      </w:pPr>
    </w:p>
    <w:p w14:paraId="5538B265" w14:textId="77777777" w:rsidR="00EE2766" w:rsidRPr="00EE2766" w:rsidRDefault="00EE2766" w:rsidP="00EE2766">
      <w:pPr>
        <w:numPr>
          <w:ilvl w:val="1"/>
          <w:numId w:val="1"/>
        </w:numPr>
        <w:spacing w:before="100" w:beforeAutospacing="1"/>
        <w:contextualSpacing/>
        <w:rPr>
          <w:rFonts w:ascii="Helvetica Neue" w:eastAsia="Times New Roman" w:hAnsi="Helvetica Neue" w:cs="Times New Roman"/>
          <w:b/>
          <w:color w:val="26282A"/>
          <w:sz w:val="20"/>
          <w:szCs w:val="20"/>
          <w:lang w:val="en-GB"/>
        </w:rPr>
      </w:pPr>
      <w:r w:rsidRPr="00EE2766">
        <w:rPr>
          <w:rFonts w:ascii="Helvetica Neue" w:eastAsia="Times New Roman" w:hAnsi="Helvetica Neue" w:cs="Times New Roman"/>
          <w:b/>
          <w:color w:val="26282A"/>
          <w:sz w:val="20"/>
          <w:szCs w:val="20"/>
          <w:lang w:val="en-GB"/>
        </w:rPr>
        <w:t>Monitoring table</w:t>
      </w:r>
    </w:p>
    <w:p w14:paraId="7B20AE9F" w14:textId="77777777" w:rsidR="00EE2766" w:rsidRPr="00EE2766" w:rsidRDefault="00EE2766" w:rsidP="00EE2766">
      <w:pPr>
        <w:spacing w:after="100" w:afterAutospacing="1"/>
        <w:jc w:val="center"/>
        <w:rPr>
          <w:rFonts w:ascii="Helvetica Neue" w:eastAsia="Times New Roman" w:hAnsi="Helvetica Neue" w:cs="Times New Roman"/>
          <w:b/>
          <w:color w:val="26282A"/>
          <w:sz w:val="20"/>
          <w:szCs w:val="20"/>
          <w:lang w:val="en-GB"/>
        </w:rPr>
      </w:pPr>
      <w:r w:rsidRPr="00EE2766">
        <w:rPr>
          <w:rFonts w:ascii="Helvetica Neue" w:eastAsia="Times New Roman" w:hAnsi="Helvetica Neue" w:cs="Times New Roman"/>
          <w:i/>
          <w:color w:val="26282A"/>
          <w:sz w:val="20"/>
          <w:szCs w:val="20"/>
          <w:lang w:val="en-GB"/>
        </w:rPr>
        <w:t>For every mitigation measures proposed, list the monitoring indicator, frequency of monitoring, responsible for monitoring and the associated cost. This will ensure early detection of conditions that require additional or alteration in mitigation actions, provide info on progress and results of mitigation.</w:t>
      </w:r>
    </w:p>
    <w:tbl>
      <w:tblPr>
        <w:tblStyle w:val="TableGrid"/>
        <w:tblW w:w="13975" w:type="dxa"/>
        <w:tblLook w:val="04A0" w:firstRow="1" w:lastRow="0" w:firstColumn="1" w:lastColumn="0" w:noHBand="0" w:noVBand="1"/>
      </w:tblPr>
      <w:tblGrid>
        <w:gridCol w:w="2563"/>
        <w:gridCol w:w="2567"/>
        <w:gridCol w:w="2853"/>
        <w:gridCol w:w="2853"/>
        <w:gridCol w:w="3139"/>
      </w:tblGrid>
      <w:tr w:rsidR="00EE2766" w:rsidRPr="00EE2766" w14:paraId="17FC8AF3" w14:textId="77777777" w:rsidTr="00AD5209">
        <w:trPr>
          <w:trHeight w:val="430"/>
        </w:trPr>
        <w:tc>
          <w:tcPr>
            <w:tcW w:w="2563" w:type="dxa"/>
          </w:tcPr>
          <w:p w14:paraId="2FD7F31D" w14:textId="77777777" w:rsidR="00EE2766" w:rsidRPr="00EE2766" w:rsidRDefault="00EE2766" w:rsidP="00EE2766">
            <w:pPr>
              <w:spacing w:before="100" w:beforeAutospacing="1" w:after="100" w:afterAutospacing="1"/>
              <w:rPr>
                <w:rFonts w:ascii="Helvetica Neue" w:hAnsi="Helvetica Neue"/>
                <w:b/>
                <w:color w:val="26282A"/>
                <w:lang w:val="en-GB"/>
              </w:rPr>
            </w:pPr>
            <w:r w:rsidRPr="00EE2766">
              <w:rPr>
                <w:rFonts w:ascii="Helvetica Neue" w:hAnsi="Helvetica Neue"/>
                <w:b/>
                <w:color w:val="26282A"/>
                <w:lang w:val="en-GB"/>
              </w:rPr>
              <w:t>Mitigation measures</w:t>
            </w:r>
          </w:p>
        </w:tc>
        <w:tc>
          <w:tcPr>
            <w:tcW w:w="2567" w:type="dxa"/>
          </w:tcPr>
          <w:p w14:paraId="0A966200" w14:textId="77777777" w:rsidR="00EE2766" w:rsidRPr="00EE2766" w:rsidRDefault="00EE2766" w:rsidP="00EE2766">
            <w:pPr>
              <w:spacing w:before="100" w:beforeAutospacing="1" w:after="100" w:afterAutospacing="1"/>
              <w:rPr>
                <w:rFonts w:ascii="Helvetica Neue" w:hAnsi="Helvetica Neue"/>
                <w:b/>
                <w:color w:val="26282A"/>
                <w:lang w:val="en-GB"/>
              </w:rPr>
            </w:pPr>
            <w:r w:rsidRPr="00EE2766">
              <w:rPr>
                <w:rFonts w:ascii="Helvetica Neue" w:hAnsi="Helvetica Neue"/>
                <w:b/>
                <w:color w:val="26282A"/>
                <w:lang w:val="en-GB"/>
              </w:rPr>
              <w:t xml:space="preserve">Indicator </w:t>
            </w:r>
          </w:p>
        </w:tc>
        <w:tc>
          <w:tcPr>
            <w:tcW w:w="2853" w:type="dxa"/>
          </w:tcPr>
          <w:p w14:paraId="463A51E5" w14:textId="77777777" w:rsidR="00EE2766" w:rsidRPr="00EE2766" w:rsidRDefault="00EE2766" w:rsidP="00EE2766">
            <w:pPr>
              <w:spacing w:before="100" w:beforeAutospacing="1" w:after="100" w:afterAutospacing="1"/>
              <w:rPr>
                <w:rFonts w:ascii="Helvetica Neue" w:hAnsi="Helvetica Neue"/>
                <w:b/>
                <w:color w:val="26282A"/>
                <w:lang w:val="en-GB"/>
              </w:rPr>
            </w:pPr>
            <w:r w:rsidRPr="00EE2766">
              <w:rPr>
                <w:rFonts w:ascii="Helvetica Neue" w:hAnsi="Helvetica Neue"/>
                <w:b/>
                <w:color w:val="26282A"/>
                <w:lang w:val="en-GB"/>
              </w:rPr>
              <w:t xml:space="preserve">Frequency </w:t>
            </w:r>
          </w:p>
        </w:tc>
        <w:tc>
          <w:tcPr>
            <w:tcW w:w="2853" w:type="dxa"/>
          </w:tcPr>
          <w:p w14:paraId="4664AB5D" w14:textId="77777777" w:rsidR="00EE2766" w:rsidRPr="00EE2766" w:rsidRDefault="00EE2766" w:rsidP="00EE2766">
            <w:pPr>
              <w:spacing w:before="100" w:beforeAutospacing="1" w:after="100" w:afterAutospacing="1"/>
              <w:rPr>
                <w:rFonts w:ascii="Helvetica Neue" w:hAnsi="Helvetica Neue"/>
                <w:b/>
                <w:color w:val="26282A"/>
                <w:lang w:val="en-GB"/>
              </w:rPr>
            </w:pPr>
            <w:r w:rsidRPr="00EE2766">
              <w:rPr>
                <w:rFonts w:ascii="Helvetica Neue" w:hAnsi="Helvetica Neue"/>
                <w:b/>
                <w:color w:val="26282A"/>
                <w:lang w:val="en-GB"/>
              </w:rPr>
              <w:t xml:space="preserve">Responsibility </w:t>
            </w:r>
          </w:p>
        </w:tc>
        <w:tc>
          <w:tcPr>
            <w:tcW w:w="3139" w:type="dxa"/>
          </w:tcPr>
          <w:p w14:paraId="1F0EDB37" w14:textId="77777777" w:rsidR="00EE2766" w:rsidRPr="00EE2766" w:rsidRDefault="00EE2766" w:rsidP="00EE2766">
            <w:pPr>
              <w:spacing w:before="100" w:beforeAutospacing="1" w:after="100" w:afterAutospacing="1"/>
              <w:rPr>
                <w:rFonts w:ascii="Helvetica Neue" w:hAnsi="Helvetica Neue"/>
                <w:b/>
                <w:color w:val="26282A"/>
                <w:lang w:val="en-GB"/>
              </w:rPr>
            </w:pPr>
            <w:r w:rsidRPr="00EE2766">
              <w:rPr>
                <w:rFonts w:ascii="Helvetica Neue" w:hAnsi="Helvetica Neue"/>
                <w:b/>
                <w:color w:val="26282A"/>
                <w:lang w:val="en-GB"/>
              </w:rPr>
              <w:t>Cost</w:t>
            </w:r>
          </w:p>
        </w:tc>
      </w:tr>
      <w:tr w:rsidR="008075B6" w:rsidRPr="00EE2766" w14:paraId="3D1789EF" w14:textId="77777777" w:rsidTr="00AD5209">
        <w:trPr>
          <w:trHeight w:val="430"/>
        </w:trPr>
        <w:tc>
          <w:tcPr>
            <w:tcW w:w="2563" w:type="dxa"/>
          </w:tcPr>
          <w:p w14:paraId="3FB16A54" w14:textId="5F5A1476" w:rsidR="008075B6" w:rsidRPr="008075B6" w:rsidRDefault="008075B6" w:rsidP="008075B6">
            <w:pPr>
              <w:spacing w:before="100" w:beforeAutospacing="1" w:after="100" w:afterAutospacing="1"/>
              <w:rPr>
                <w:rFonts w:ascii="Helvetica Neue" w:hAnsi="Helvetica Neue"/>
                <w:bCs/>
                <w:color w:val="26282A"/>
                <w:lang w:val="en-GB"/>
              </w:rPr>
            </w:pPr>
            <w:r w:rsidRPr="008075B6">
              <w:rPr>
                <w:rFonts w:ascii="Helvetica Neue" w:hAnsi="Helvetica Neue"/>
                <w:bCs/>
                <w:color w:val="26282A"/>
                <w:lang w:val="en-GB"/>
              </w:rPr>
              <w:t>Follow lab safety protocol &amp; use of PPE;</w:t>
            </w:r>
          </w:p>
        </w:tc>
        <w:tc>
          <w:tcPr>
            <w:tcW w:w="2567" w:type="dxa"/>
          </w:tcPr>
          <w:p w14:paraId="3D028CA3" w14:textId="77777777" w:rsidR="008075B6" w:rsidRPr="00DF011B" w:rsidRDefault="00CE275C" w:rsidP="00DF011B">
            <w:pPr>
              <w:rPr>
                <w:rFonts w:ascii="Helvetica Neue" w:hAnsi="Helvetica Neue"/>
                <w:bCs/>
                <w:color w:val="26282A"/>
                <w:lang w:val="en-GB"/>
              </w:rPr>
            </w:pPr>
            <w:r w:rsidRPr="00DF011B">
              <w:rPr>
                <w:rFonts w:ascii="Helvetica Neue" w:hAnsi="Helvetica Neue"/>
                <w:bCs/>
                <w:color w:val="26282A"/>
                <w:lang w:val="en-GB"/>
              </w:rPr>
              <w:t>Training certificates</w:t>
            </w:r>
          </w:p>
          <w:p w14:paraId="1448DD3A" w14:textId="63C27231" w:rsidR="00CE275C" w:rsidRPr="00EE2766" w:rsidRDefault="00CE275C" w:rsidP="00DF011B">
            <w:pPr>
              <w:rPr>
                <w:rFonts w:ascii="Helvetica Neue" w:hAnsi="Helvetica Neue"/>
                <w:b/>
                <w:color w:val="26282A"/>
                <w:lang w:val="en-GB"/>
              </w:rPr>
            </w:pPr>
            <w:r w:rsidRPr="00DF011B">
              <w:rPr>
                <w:rFonts w:ascii="Helvetica Neue" w:hAnsi="Helvetica Neue"/>
                <w:bCs/>
                <w:color w:val="26282A"/>
                <w:lang w:val="en-GB"/>
              </w:rPr>
              <w:t>Procedural logs</w:t>
            </w:r>
          </w:p>
        </w:tc>
        <w:tc>
          <w:tcPr>
            <w:tcW w:w="2853" w:type="dxa"/>
          </w:tcPr>
          <w:p w14:paraId="4A5BC333" w14:textId="4238566E" w:rsidR="008075B6" w:rsidRPr="006C4C52" w:rsidRDefault="00CE275C" w:rsidP="00EE2766">
            <w:pPr>
              <w:spacing w:before="100" w:beforeAutospacing="1" w:after="100" w:afterAutospacing="1"/>
              <w:rPr>
                <w:rFonts w:ascii="Helvetica Neue" w:hAnsi="Helvetica Neue"/>
                <w:color w:val="26282A"/>
                <w:lang w:val="en-GB"/>
              </w:rPr>
            </w:pPr>
            <w:r w:rsidRPr="006C4C52">
              <w:rPr>
                <w:rFonts w:ascii="Helvetica Neue" w:hAnsi="Helvetica Neue"/>
                <w:color w:val="26282A"/>
                <w:lang w:val="en-GB"/>
              </w:rPr>
              <w:t>For every lab session</w:t>
            </w:r>
          </w:p>
        </w:tc>
        <w:tc>
          <w:tcPr>
            <w:tcW w:w="2853" w:type="dxa"/>
          </w:tcPr>
          <w:p w14:paraId="3D5C6028" w14:textId="2833E5AB" w:rsidR="008075B6" w:rsidRPr="00EE2766" w:rsidRDefault="00CE275C" w:rsidP="00EE2766">
            <w:pPr>
              <w:spacing w:before="100" w:beforeAutospacing="1" w:after="100" w:afterAutospacing="1"/>
              <w:rPr>
                <w:rFonts w:ascii="Helvetica Neue" w:hAnsi="Helvetica Neue"/>
                <w:b/>
                <w:color w:val="26282A"/>
                <w:lang w:val="en-GB"/>
              </w:rPr>
            </w:pPr>
            <w:r>
              <w:rPr>
                <w:rFonts w:ascii="Helvetica Neue" w:hAnsi="Helvetica Neue"/>
                <w:color w:val="26282A"/>
                <w:lang w:val="en-GB"/>
              </w:rPr>
              <w:t>Oxford University/April Burt</w:t>
            </w:r>
          </w:p>
        </w:tc>
        <w:tc>
          <w:tcPr>
            <w:tcW w:w="3139" w:type="dxa"/>
          </w:tcPr>
          <w:p w14:paraId="1BE1B633" w14:textId="1BE1CAD2" w:rsidR="008075B6" w:rsidRPr="00EE2766" w:rsidRDefault="00CE275C" w:rsidP="00EE2766">
            <w:pPr>
              <w:spacing w:before="100" w:beforeAutospacing="1" w:after="100" w:afterAutospacing="1"/>
              <w:rPr>
                <w:rFonts w:ascii="Helvetica Neue" w:hAnsi="Helvetica Neue"/>
                <w:b/>
                <w:color w:val="26282A"/>
                <w:lang w:val="en-GB"/>
              </w:rPr>
            </w:pPr>
            <w:r>
              <w:rPr>
                <w:rFonts w:ascii="Helvetica Neue" w:hAnsi="Helvetica Neue"/>
                <w:b/>
                <w:color w:val="26282A"/>
                <w:lang w:val="en-GB"/>
              </w:rPr>
              <w:t>NA</w:t>
            </w:r>
          </w:p>
        </w:tc>
      </w:tr>
      <w:tr w:rsidR="002E3A38" w:rsidRPr="00EE2766" w14:paraId="2BD99CFF" w14:textId="77777777" w:rsidTr="00AD5209">
        <w:trPr>
          <w:trHeight w:val="889"/>
        </w:trPr>
        <w:tc>
          <w:tcPr>
            <w:tcW w:w="2563" w:type="dxa"/>
          </w:tcPr>
          <w:p w14:paraId="0CFE73C7" w14:textId="20384C24" w:rsidR="002E3A38" w:rsidRPr="00EE2766" w:rsidRDefault="00364AB9" w:rsidP="00EE2766">
            <w:pPr>
              <w:spacing w:before="100" w:beforeAutospacing="1" w:after="100" w:afterAutospacing="1"/>
              <w:rPr>
                <w:rFonts w:ascii="Helvetica Neue" w:hAnsi="Helvetica Neue"/>
                <w:color w:val="26282A"/>
                <w:lang w:val="en-GB"/>
              </w:rPr>
            </w:pPr>
            <w:r>
              <w:rPr>
                <w:rFonts w:ascii="Helvetica Neue" w:hAnsi="Helvetica Neue"/>
                <w:color w:val="26282A"/>
                <w:lang w:val="en-GB"/>
              </w:rPr>
              <w:t>Coral sampling protocol &amp; diver training</w:t>
            </w:r>
          </w:p>
        </w:tc>
        <w:tc>
          <w:tcPr>
            <w:tcW w:w="2567" w:type="dxa"/>
          </w:tcPr>
          <w:p w14:paraId="431AF70A" w14:textId="69FE9FF2" w:rsidR="002E3A38" w:rsidRDefault="00364AB9" w:rsidP="00DF011B">
            <w:pPr>
              <w:rPr>
                <w:rFonts w:ascii="Helvetica Neue" w:hAnsi="Helvetica Neue"/>
                <w:color w:val="26282A"/>
                <w:lang w:val="en-GB"/>
              </w:rPr>
            </w:pPr>
            <w:r>
              <w:rPr>
                <w:rFonts w:ascii="Helvetica Neue" w:hAnsi="Helvetica Neue"/>
                <w:color w:val="26282A"/>
                <w:lang w:val="en-GB"/>
              </w:rPr>
              <w:t>No colony damage</w:t>
            </w:r>
          </w:p>
          <w:p w14:paraId="684AE40C" w14:textId="6A6344E8" w:rsidR="00CE275C" w:rsidRDefault="00CE275C" w:rsidP="00DF011B">
            <w:pPr>
              <w:rPr>
                <w:rFonts w:ascii="Helvetica Neue" w:hAnsi="Helvetica Neue"/>
                <w:color w:val="26282A"/>
                <w:lang w:val="en-GB"/>
              </w:rPr>
            </w:pPr>
            <w:r>
              <w:rPr>
                <w:rFonts w:ascii="Helvetica Neue" w:hAnsi="Helvetica Neue"/>
                <w:color w:val="26282A"/>
                <w:lang w:val="en-GB"/>
              </w:rPr>
              <w:t>No dive related injuries</w:t>
            </w:r>
          </w:p>
          <w:p w14:paraId="4977FAE2" w14:textId="77777777" w:rsidR="00402308" w:rsidRDefault="00402308" w:rsidP="00DF011B">
            <w:pPr>
              <w:rPr>
                <w:rFonts w:ascii="Helvetica Neue" w:hAnsi="Helvetica Neue"/>
                <w:color w:val="26282A"/>
                <w:lang w:val="en-GB"/>
              </w:rPr>
            </w:pPr>
            <w:r>
              <w:rPr>
                <w:rFonts w:ascii="Helvetica Neue" w:hAnsi="Helvetica Neue"/>
                <w:color w:val="26282A"/>
                <w:lang w:val="en-GB"/>
              </w:rPr>
              <w:t>Diver certificates</w:t>
            </w:r>
          </w:p>
          <w:p w14:paraId="18AC5FF4" w14:textId="6177F45D" w:rsidR="00402308" w:rsidRPr="00EE2766" w:rsidRDefault="00402308" w:rsidP="00DF011B">
            <w:pPr>
              <w:rPr>
                <w:rFonts w:ascii="Helvetica Neue" w:hAnsi="Helvetica Neue"/>
                <w:color w:val="26282A"/>
                <w:lang w:val="en-GB"/>
              </w:rPr>
            </w:pPr>
            <w:r>
              <w:rPr>
                <w:rFonts w:ascii="Helvetica Neue" w:hAnsi="Helvetica Neue"/>
                <w:color w:val="26282A"/>
                <w:lang w:val="en-GB"/>
              </w:rPr>
              <w:t>Dive logs</w:t>
            </w:r>
          </w:p>
        </w:tc>
        <w:tc>
          <w:tcPr>
            <w:tcW w:w="2853" w:type="dxa"/>
          </w:tcPr>
          <w:p w14:paraId="27E9D222" w14:textId="6087BE8B" w:rsidR="002E3A38" w:rsidRPr="00EE2766" w:rsidRDefault="00364AB9" w:rsidP="00EE2766">
            <w:pPr>
              <w:spacing w:before="100" w:beforeAutospacing="1" w:after="100" w:afterAutospacing="1"/>
              <w:rPr>
                <w:rFonts w:ascii="Helvetica Neue" w:hAnsi="Helvetica Neue"/>
                <w:color w:val="26282A"/>
                <w:lang w:val="en-GB"/>
              </w:rPr>
            </w:pPr>
            <w:r>
              <w:rPr>
                <w:rFonts w:ascii="Helvetica Neue" w:hAnsi="Helvetica Neue"/>
                <w:color w:val="26282A"/>
                <w:lang w:val="en-GB"/>
              </w:rPr>
              <w:t>After every sampling dive</w:t>
            </w:r>
          </w:p>
        </w:tc>
        <w:tc>
          <w:tcPr>
            <w:tcW w:w="2853" w:type="dxa"/>
          </w:tcPr>
          <w:p w14:paraId="502F288F" w14:textId="3DE83E80" w:rsidR="002E3A38" w:rsidRPr="00EE2766" w:rsidRDefault="00E175FC" w:rsidP="00EE2766">
            <w:pPr>
              <w:spacing w:before="100" w:beforeAutospacing="1" w:after="100" w:afterAutospacing="1"/>
              <w:rPr>
                <w:rFonts w:ascii="Helvetica Neue" w:hAnsi="Helvetica Neue"/>
                <w:color w:val="26282A"/>
                <w:lang w:val="en-GB"/>
              </w:rPr>
            </w:pPr>
            <w:r>
              <w:rPr>
                <w:rFonts w:ascii="Helvetica Neue" w:hAnsi="Helvetica Neue"/>
                <w:color w:val="26282A"/>
                <w:lang w:val="en-GB"/>
              </w:rPr>
              <w:t>SIF/April Burt</w:t>
            </w:r>
          </w:p>
        </w:tc>
        <w:tc>
          <w:tcPr>
            <w:tcW w:w="3139" w:type="dxa"/>
          </w:tcPr>
          <w:p w14:paraId="3C33D75B" w14:textId="5DC32962" w:rsidR="002E3A38" w:rsidRPr="00EE2766" w:rsidRDefault="00E175FC" w:rsidP="00EE2766">
            <w:pPr>
              <w:spacing w:before="100" w:beforeAutospacing="1" w:after="100" w:afterAutospacing="1"/>
              <w:rPr>
                <w:rFonts w:ascii="Helvetica Neue" w:hAnsi="Helvetica Neue"/>
                <w:color w:val="26282A"/>
                <w:lang w:val="en-GB"/>
              </w:rPr>
            </w:pPr>
            <w:r>
              <w:rPr>
                <w:rFonts w:ascii="Helvetica Neue" w:hAnsi="Helvetica Neue"/>
                <w:color w:val="26282A"/>
                <w:lang w:val="en-GB"/>
              </w:rPr>
              <w:t>NA</w:t>
            </w:r>
          </w:p>
        </w:tc>
      </w:tr>
    </w:tbl>
    <w:p w14:paraId="51D8A5D3" w14:textId="77777777" w:rsidR="00EE2766" w:rsidRPr="00EE2766" w:rsidRDefault="00EE2766" w:rsidP="00EE2766">
      <w:pPr>
        <w:spacing w:before="100" w:beforeAutospacing="1" w:after="100" w:afterAutospacing="1"/>
        <w:ind w:left="720"/>
        <w:contextualSpacing/>
        <w:rPr>
          <w:rFonts w:ascii="Helvetica Neue" w:eastAsia="Times New Roman" w:hAnsi="Helvetica Neue" w:cs="Times New Roman"/>
          <w:color w:val="26282A"/>
          <w:sz w:val="20"/>
          <w:szCs w:val="20"/>
          <w:lang w:val="en-GB"/>
        </w:rPr>
      </w:pPr>
    </w:p>
    <w:p w14:paraId="7F5E7EEB" w14:textId="5374595D" w:rsidR="00EE2766" w:rsidRPr="00201E70" w:rsidRDefault="00EE2766" w:rsidP="00201E70">
      <w:pPr>
        <w:numPr>
          <w:ilvl w:val="1"/>
          <w:numId w:val="1"/>
        </w:numPr>
        <w:spacing w:before="100" w:beforeAutospacing="1"/>
        <w:contextualSpacing/>
        <w:rPr>
          <w:rFonts w:ascii="Helvetica Neue" w:eastAsia="Times New Roman" w:hAnsi="Helvetica Neue" w:cs="Times New Roman"/>
          <w:b/>
          <w:color w:val="26282A"/>
          <w:sz w:val="20"/>
          <w:szCs w:val="20"/>
          <w:lang w:val="en-GB"/>
        </w:rPr>
      </w:pPr>
      <w:r w:rsidRPr="00201E70">
        <w:rPr>
          <w:rFonts w:ascii="Helvetica Neue" w:eastAsia="Times New Roman" w:hAnsi="Helvetica Neue" w:cs="Times New Roman"/>
          <w:b/>
          <w:color w:val="26282A"/>
          <w:sz w:val="20"/>
          <w:szCs w:val="20"/>
          <w:lang w:val="en-GB"/>
        </w:rPr>
        <w:t xml:space="preserve">Implementation schedule </w:t>
      </w:r>
    </w:p>
    <w:p w14:paraId="6737F375" w14:textId="77777777" w:rsidR="00EE2766" w:rsidRPr="00EE2766" w:rsidRDefault="00EE2766" w:rsidP="00EE2766">
      <w:pPr>
        <w:spacing w:after="100" w:afterAutospacing="1"/>
        <w:rPr>
          <w:rFonts w:ascii="Helvetica Neue" w:eastAsia="Times New Roman" w:hAnsi="Helvetica Neue" w:cs="Times New Roman"/>
          <w:i/>
          <w:color w:val="26282A"/>
          <w:sz w:val="20"/>
          <w:szCs w:val="20"/>
          <w:lang w:val="en-GB"/>
        </w:rPr>
      </w:pPr>
      <w:r w:rsidRPr="00EE2766">
        <w:rPr>
          <w:rFonts w:ascii="Helvetica Neue" w:eastAsia="Times New Roman" w:hAnsi="Helvetica Neue" w:cs="Times New Roman"/>
          <w:i/>
          <w:color w:val="26282A"/>
          <w:sz w:val="20"/>
          <w:szCs w:val="20"/>
          <w:lang w:val="en-GB"/>
        </w:rPr>
        <w:t>Provide a schedule for implementation of the various mitigation measures and activities that will enable for the monitoring of the implementation of the mitigation measures.</w:t>
      </w:r>
    </w:p>
    <w:tbl>
      <w:tblPr>
        <w:tblStyle w:val="TableGrid"/>
        <w:tblW w:w="0" w:type="auto"/>
        <w:tblLook w:val="04A0" w:firstRow="1" w:lastRow="0" w:firstColumn="1" w:lastColumn="0" w:noHBand="0" w:noVBand="1"/>
      </w:tblPr>
      <w:tblGrid>
        <w:gridCol w:w="3964"/>
        <w:gridCol w:w="993"/>
        <w:gridCol w:w="1102"/>
        <w:gridCol w:w="1194"/>
        <w:gridCol w:w="1197"/>
        <w:gridCol w:w="1196"/>
        <w:gridCol w:w="1194"/>
        <w:gridCol w:w="1194"/>
        <w:gridCol w:w="1194"/>
        <w:gridCol w:w="8"/>
      </w:tblGrid>
      <w:tr w:rsidR="00EE2766" w:rsidRPr="00EE2766" w14:paraId="3F4ABC19" w14:textId="77777777" w:rsidTr="00F710B2">
        <w:trPr>
          <w:trHeight w:val="288"/>
        </w:trPr>
        <w:tc>
          <w:tcPr>
            <w:tcW w:w="3964" w:type="dxa"/>
          </w:tcPr>
          <w:p w14:paraId="6883B388" w14:textId="77777777" w:rsidR="00EE2766" w:rsidRPr="00EE2766" w:rsidRDefault="00EE2766" w:rsidP="00EE2766">
            <w:pPr>
              <w:spacing w:before="100" w:beforeAutospacing="1" w:after="100" w:afterAutospacing="1"/>
              <w:rPr>
                <w:rFonts w:ascii="Helvetica Neue" w:hAnsi="Helvetica Neue"/>
                <w:b/>
                <w:color w:val="26282A"/>
                <w:lang w:val="en-GB"/>
              </w:rPr>
            </w:pPr>
            <w:r w:rsidRPr="00EE2766">
              <w:rPr>
                <w:rFonts w:ascii="Helvetica Neue" w:hAnsi="Helvetica Neue"/>
                <w:b/>
                <w:color w:val="26282A"/>
                <w:lang w:val="en-GB"/>
              </w:rPr>
              <w:t>Activity</w:t>
            </w:r>
          </w:p>
        </w:tc>
        <w:tc>
          <w:tcPr>
            <w:tcW w:w="9272" w:type="dxa"/>
            <w:gridSpan w:val="9"/>
            <w:tcBorders>
              <w:bottom w:val="single" w:sz="4" w:space="0" w:color="auto"/>
            </w:tcBorders>
          </w:tcPr>
          <w:p w14:paraId="1F8B550E" w14:textId="77777777" w:rsidR="00EE2766" w:rsidRPr="00EE2766" w:rsidRDefault="00EE2766" w:rsidP="00EE2766">
            <w:pPr>
              <w:spacing w:before="100" w:beforeAutospacing="1" w:after="100" w:afterAutospacing="1"/>
              <w:jc w:val="center"/>
              <w:rPr>
                <w:rFonts w:ascii="Helvetica Neue" w:hAnsi="Helvetica Neue"/>
                <w:b/>
                <w:color w:val="26282A"/>
                <w:lang w:val="en-GB"/>
              </w:rPr>
            </w:pPr>
            <w:r w:rsidRPr="00EE2766">
              <w:rPr>
                <w:rFonts w:ascii="Helvetica Neue" w:hAnsi="Helvetica Neue"/>
                <w:b/>
                <w:color w:val="26282A"/>
                <w:lang w:val="en-GB"/>
              </w:rPr>
              <w:t>Timeline of Activity</w:t>
            </w:r>
          </w:p>
        </w:tc>
      </w:tr>
      <w:tr w:rsidR="00231A26" w:rsidRPr="00EE2766" w14:paraId="556C3294" w14:textId="77777777" w:rsidTr="00F710B2">
        <w:trPr>
          <w:trHeight w:val="322"/>
        </w:trPr>
        <w:tc>
          <w:tcPr>
            <w:tcW w:w="3964" w:type="dxa"/>
          </w:tcPr>
          <w:p w14:paraId="5D49BCD1" w14:textId="77777777" w:rsidR="00231A26" w:rsidRPr="00EE2766" w:rsidRDefault="00231A26" w:rsidP="00EE2766">
            <w:pPr>
              <w:spacing w:before="100" w:beforeAutospacing="1" w:after="100" w:afterAutospacing="1"/>
              <w:rPr>
                <w:rFonts w:ascii="Helvetica Neue" w:hAnsi="Helvetica Neue"/>
                <w:b/>
                <w:color w:val="26282A"/>
                <w:lang w:val="en-GB"/>
              </w:rPr>
            </w:pPr>
          </w:p>
        </w:tc>
        <w:tc>
          <w:tcPr>
            <w:tcW w:w="4486" w:type="dxa"/>
            <w:gridSpan w:val="4"/>
            <w:tcBorders>
              <w:top w:val="nil"/>
            </w:tcBorders>
            <w:shd w:val="clear" w:color="auto" w:fill="FFFFFF" w:themeFill="background1"/>
          </w:tcPr>
          <w:p w14:paraId="79ECE293" w14:textId="7B29A543" w:rsidR="00231A26" w:rsidRPr="00231A26" w:rsidRDefault="00231A26" w:rsidP="00B66BAF">
            <w:pPr>
              <w:spacing w:before="100" w:beforeAutospacing="1" w:after="100" w:afterAutospacing="1"/>
              <w:jc w:val="center"/>
              <w:rPr>
                <w:rFonts w:ascii="Helvetica Neue" w:hAnsi="Helvetica Neue"/>
                <w:color w:val="26282A"/>
                <w:lang w:val="en-GB"/>
              </w:rPr>
            </w:pPr>
            <w:r w:rsidRPr="00231A26">
              <w:rPr>
                <w:rFonts w:ascii="Helvetica Neue" w:hAnsi="Helvetica Neue"/>
                <w:color w:val="26282A"/>
                <w:lang w:val="en-GB"/>
              </w:rPr>
              <w:t>Year 1</w:t>
            </w:r>
          </w:p>
        </w:tc>
        <w:tc>
          <w:tcPr>
            <w:tcW w:w="4786" w:type="dxa"/>
            <w:gridSpan w:val="5"/>
          </w:tcPr>
          <w:p w14:paraId="30B41777" w14:textId="4E3E125F" w:rsidR="00231A26" w:rsidRPr="00EE2766" w:rsidRDefault="00231A26" w:rsidP="00B66BAF">
            <w:pPr>
              <w:spacing w:before="100" w:beforeAutospacing="1" w:after="100" w:afterAutospacing="1"/>
              <w:jc w:val="center"/>
              <w:rPr>
                <w:rFonts w:ascii="Helvetica Neue" w:hAnsi="Helvetica Neue"/>
                <w:color w:val="26282A"/>
                <w:lang w:val="en-GB"/>
              </w:rPr>
            </w:pPr>
            <w:r>
              <w:rPr>
                <w:rFonts w:ascii="Helvetica Neue" w:hAnsi="Helvetica Neue"/>
                <w:color w:val="26282A"/>
                <w:lang w:val="en-GB"/>
              </w:rPr>
              <w:t>Year 2</w:t>
            </w:r>
          </w:p>
        </w:tc>
      </w:tr>
      <w:tr w:rsidR="00231A26" w:rsidRPr="00EE2766" w14:paraId="27E610EA" w14:textId="77777777" w:rsidTr="00F710B2">
        <w:trPr>
          <w:gridAfter w:val="1"/>
          <w:wAfter w:w="8" w:type="dxa"/>
          <w:trHeight w:val="283"/>
        </w:trPr>
        <w:tc>
          <w:tcPr>
            <w:tcW w:w="3964" w:type="dxa"/>
          </w:tcPr>
          <w:p w14:paraId="27E5C231" w14:textId="77777777" w:rsidR="00231A26" w:rsidRPr="00EE2766" w:rsidRDefault="00231A26" w:rsidP="00EE2766">
            <w:pPr>
              <w:spacing w:before="100" w:beforeAutospacing="1" w:after="100" w:afterAutospacing="1"/>
              <w:rPr>
                <w:rFonts w:ascii="Helvetica Neue" w:hAnsi="Helvetica Neue"/>
                <w:b/>
                <w:color w:val="26282A"/>
                <w:lang w:val="en-GB"/>
              </w:rPr>
            </w:pPr>
          </w:p>
        </w:tc>
        <w:tc>
          <w:tcPr>
            <w:tcW w:w="993" w:type="dxa"/>
            <w:tcBorders>
              <w:top w:val="nil"/>
            </w:tcBorders>
            <w:shd w:val="clear" w:color="auto" w:fill="FFFFFF" w:themeFill="background1"/>
          </w:tcPr>
          <w:p w14:paraId="3457A08D" w14:textId="283BB0E2" w:rsidR="00231A26" w:rsidRPr="00231A26" w:rsidRDefault="00231A26" w:rsidP="00B66BAF">
            <w:pPr>
              <w:spacing w:before="100" w:beforeAutospacing="1" w:after="100" w:afterAutospacing="1"/>
              <w:jc w:val="center"/>
              <w:rPr>
                <w:rFonts w:ascii="Helvetica Neue" w:hAnsi="Helvetica Neue"/>
                <w:color w:val="26282A"/>
                <w:lang w:val="en-GB"/>
              </w:rPr>
            </w:pPr>
            <w:r w:rsidRPr="00231A26">
              <w:rPr>
                <w:rFonts w:ascii="Helvetica Neue" w:hAnsi="Helvetica Neue"/>
                <w:color w:val="26282A"/>
                <w:lang w:val="en-GB"/>
              </w:rPr>
              <w:t>Q1</w:t>
            </w:r>
          </w:p>
        </w:tc>
        <w:tc>
          <w:tcPr>
            <w:tcW w:w="1102" w:type="dxa"/>
          </w:tcPr>
          <w:p w14:paraId="20B71764" w14:textId="5E2CC7BE" w:rsidR="00231A26" w:rsidRPr="00EE2766" w:rsidRDefault="00231A26" w:rsidP="00B66BAF">
            <w:pPr>
              <w:spacing w:before="100" w:beforeAutospacing="1" w:after="100" w:afterAutospacing="1"/>
              <w:jc w:val="center"/>
              <w:rPr>
                <w:rFonts w:ascii="Helvetica Neue" w:hAnsi="Helvetica Neue"/>
                <w:color w:val="26282A"/>
                <w:lang w:val="en-GB"/>
              </w:rPr>
            </w:pPr>
            <w:r>
              <w:rPr>
                <w:rFonts w:ascii="Helvetica Neue" w:hAnsi="Helvetica Neue"/>
                <w:color w:val="26282A"/>
                <w:lang w:val="en-GB"/>
              </w:rPr>
              <w:t>Q2</w:t>
            </w:r>
          </w:p>
        </w:tc>
        <w:tc>
          <w:tcPr>
            <w:tcW w:w="1194" w:type="dxa"/>
          </w:tcPr>
          <w:p w14:paraId="2B092CD3" w14:textId="190A83F0" w:rsidR="00231A26" w:rsidRPr="00EE2766" w:rsidRDefault="00231A26" w:rsidP="00B66BAF">
            <w:pPr>
              <w:spacing w:before="100" w:beforeAutospacing="1" w:after="100" w:afterAutospacing="1"/>
              <w:jc w:val="center"/>
              <w:rPr>
                <w:rFonts w:ascii="Helvetica Neue" w:hAnsi="Helvetica Neue"/>
                <w:color w:val="26282A"/>
                <w:lang w:val="en-GB"/>
              </w:rPr>
            </w:pPr>
            <w:r>
              <w:rPr>
                <w:rFonts w:ascii="Helvetica Neue" w:hAnsi="Helvetica Neue"/>
                <w:color w:val="26282A"/>
                <w:lang w:val="en-GB"/>
              </w:rPr>
              <w:t>Q3</w:t>
            </w:r>
          </w:p>
        </w:tc>
        <w:tc>
          <w:tcPr>
            <w:tcW w:w="1197" w:type="dxa"/>
          </w:tcPr>
          <w:p w14:paraId="1A0957CC" w14:textId="35848E3E" w:rsidR="00231A26" w:rsidRPr="00EE2766" w:rsidRDefault="00231A26" w:rsidP="00B66BAF">
            <w:pPr>
              <w:spacing w:before="100" w:beforeAutospacing="1" w:after="100" w:afterAutospacing="1"/>
              <w:jc w:val="center"/>
              <w:rPr>
                <w:rFonts w:ascii="Helvetica Neue" w:hAnsi="Helvetica Neue"/>
                <w:color w:val="26282A"/>
                <w:lang w:val="en-GB"/>
              </w:rPr>
            </w:pPr>
            <w:r>
              <w:rPr>
                <w:rFonts w:ascii="Helvetica Neue" w:hAnsi="Helvetica Neue"/>
                <w:color w:val="26282A"/>
                <w:lang w:val="en-GB"/>
              </w:rPr>
              <w:t>Q4</w:t>
            </w:r>
          </w:p>
        </w:tc>
        <w:tc>
          <w:tcPr>
            <w:tcW w:w="1196" w:type="dxa"/>
          </w:tcPr>
          <w:p w14:paraId="7379E8F9" w14:textId="10924603" w:rsidR="00231A26" w:rsidRPr="00EE2766" w:rsidRDefault="00231A26" w:rsidP="00B66BAF">
            <w:pPr>
              <w:spacing w:before="100" w:beforeAutospacing="1" w:after="100" w:afterAutospacing="1"/>
              <w:jc w:val="center"/>
              <w:rPr>
                <w:rFonts w:ascii="Helvetica Neue" w:hAnsi="Helvetica Neue"/>
                <w:color w:val="26282A"/>
                <w:lang w:val="en-GB"/>
              </w:rPr>
            </w:pPr>
            <w:r>
              <w:rPr>
                <w:rFonts w:ascii="Helvetica Neue" w:hAnsi="Helvetica Neue"/>
                <w:color w:val="26282A"/>
                <w:lang w:val="en-GB"/>
              </w:rPr>
              <w:t>Q1</w:t>
            </w:r>
          </w:p>
        </w:tc>
        <w:tc>
          <w:tcPr>
            <w:tcW w:w="1194" w:type="dxa"/>
          </w:tcPr>
          <w:p w14:paraId="26EB9DAE" w14:textId="1C061C82" w:rsidR="00231A26" w:rsidRPr="00EE2766" w:rsidRDefault="00231A26" w:rsidP="00B66BAF">
            <w:pPr>
              <w:spacing w:before="100" w:beforeAutospacing="1" w:after="100" w:afterAutospacing="1"/>
              <w:jc w:val="center"/>
              <w:rPr>
                <w:rFonts w:ascii="Helvetica Neue" w:hAnsi="Helvetica Neue"/>
                <w:color w:val="26282A"/>
                <w:lang w:val="en-GB"/>
              </w:rPr>
            </w:pPr>
            <w:r>
              <w:rPr>
                <w:rFonts w:ascii="Helvetica Neue" w:hAnsi="Helvetica Neue"/>
                <w:color w:val="26282A"/>
                <w:lang w:val="en-GB"/>
              </w:rPr>
              <w:t>Q2</w:t>
            </w:r>
          </w:p>
        </w:tc>
        <w:tc>
          <w:tcPr>
            <w:tcW w:w="1194" w:type="dxa"/>
          </w:tcPr>
          <w:p w14:paraId="380CF48D" w14:textId="24A2F760" w:rsidR="00231A26" w:rsidRPr="00EE2766" w:rsidRDefault="00231A26" w:rsidP="00B66BAF">
            <w:pPr>
              <w:spacing w:before="100" w:beforeAutospacing="1" w:after="100" w:afterAutospacing="1"/>
              <w:jc w:val="center"/>
              <w:rPr>
                <w:rFonts w:ascii="Helvetica Neue" w:hAnsi="Helvetica Neue"/>
                <w:color w:val="26282A"/>
                <w:lang w:val="en-GB"/>
              </w:rPr>
            </w:pPr>
            <w:r>
              <w:rPr>
                <w:rFonts w:ascii="Helvetica Neue" w:hAnsi="Helvetica Neue"/>
                <w:color w:val="26282A"/>
                <w:lang w:val="en-GB"/>
              </w:rPr>
              <w:t>Q3</w:t>
            </w:r>
          </w:p>
        </w:tc>
        <w:tc>
          <w:tcPr>
            <w:tcW w:w="1194" w:type="dxa"/>
          </w:tcPr>
          <w:p w14:paraId="640EA4FB" w14:textId="58056A09" w:rsidR="00231A26" w:rsidRPr="00EE2766" w:rsidRDefault="00231A26" w:rsidP="00B66BAF">
            <w:pPr>
              <w:spacing w:before="100" w:beforeAutospacing="1" w:after="100" w:afterAutospacing="1"/>
              <w:jc w:val="center"/>
              <w:rPr>
                <w:rFonts w:ascii="Helvetica Neue" w:hAnsi="Helvetica Neue"/>
                <w:color w:val="26282A"/>
                <w:lang w:val="en-GB"/>
              </w:rPr>
            </w:pPr>
            <w:r>
              <w:rPr>
                <w:rFonts w:ascii="Helvetica Neue" w:hAnsi="Helvetica Neue"/>
                <w:color w:val="26282A"/>
                <w:lang w:val="en-GB"/>
              </w:rPr>
              <w:t>Q4</w:t>
            </w:r>
          </w:p>
        </w:tc>
      </w:tr>
      <w:tr w:rsidR="00B66BAF" w:rsidRPr="00EE2766" w14:paraId="0D73649B" w14:textId="77777777" w:rsidTr="00B66BAF">
        <w:trPr>
          <w:trHeight w:val="163"/>
        </w:trPr>
        <w:tc>
          <w:tcPr>
            <w:tcW w:w="13236" w:type="dxa"/>
            <w:gridSpan w:val="10"/>
            <w:shd w:val="clear" w:color="auto" w:fill="E7E6E6"/>
          </w:tcPr>
          <w:p w14:paraId="0E988D5A" w14:textId="77777777" w:rsidR="00B66BAF" w:rsidRPr="00EE2766" w:rsidRDefault="00B66BAF" w:rsidP="00FE7721">
            <w:pPr>
              <w:spacing w:before="100" w:beforeAutospacing="1" w:after="100" w:afterAutospacing="1"/>
              <w:rPr>
                <w:rFonts w:ascii="Helvetica Neue" w:hAnsi="Helvetica Neue"/>
                <w:color w:val="26282A"/>
                <w:lang w:val="en-GB"/>
              </w:rPr>
            </w:pPr>
            <w:r w:rsidRPr="00EE2766">
              <w:rPr>
                <w:rFonts w:ascii="Helvetica Neue" w:hAnsi="Helvetica Neue"/>
                <w:color w:val="26282A"/>
                <w:lang w:val="en-GB"/>
              </w:rPr>
              <w:t>Mitigation measures</w:t>
            </w:r>
          </w:p>
        </w:tc>
      </w:tr>
      <w:tr w:rsidR="00231A26" w:rsidRPr="00EE2766" w14:paraId="574FA033" w14:textId="77777777" w:rsidTr="00F710B2">
        <w:trPr>
          <w:gridAfter w:val="1"/>
          <w:wAfter w:w="8" w:type="dxa"/>
          <w:trHeight w:val="379"/>
        </w:trPr>
        <w:tc>
          <w:tcPr>
            <w:tcW w:w="3964" w:type="dxa"/>
          </w:tcPr>
          <w:p w14:paraId="480C77DC" w14:textId="1DF52A31" w:rsidR="00231A26" w:rsidRPr="00EE2766" w:rsidRDefault="00231A26" w:rsidP="00231A26">
            <w:pPr>
              <w:spacing w:before="100" w:beforeAutospacing="1" w:after="100" w:afterAutospacing="1"/>
              <w:rPr>
                <w:rFonts w:ascii="Helvetica Neue" w:hAnsi="Helvetica Neue"/>
                <w:b/>
                <w:color w:val="26282A"/>
                <w:lang w:val="en-GB"/>
              </w:rPr>
            </w:pPr>
            <w:r>
              <w:rPr>
                <w:rFonts w:ascii="Helvetica Neue" w:hAnsi="Helvetica Neue"/>
                <w:color w:val="26282A"/>
                <w:lang w:val="en-GB"/>
              </w:rPr>
              <w:t>Coral sampling protocol &amp; diver training</w:t>
            </w:r>
          </w:p>
        </w:tc>
        <w:tc>
          <w:tcPr>
            <w:tcW w:w="993" w:type="dxa"/>
            <w:tcBorders>
              <w:top w:val="nil"/>
            </w:tcBorders>
            <w:shd w:val="clear" w:color="auto" w:fill="FFFFFF" w:themeFill="background1"/>
          </w:tcPr>
          <w:p w14:paraId="215F1CA6" w14:textId="1E108097" w:rsidR="00231A26" w:rsidRPr="00231A26" w:rsidRDefault="0073638C" w:rsidP="00231A26">
            <w:pPr>
              <w:spacing w:before="100" w:beforeAutospacing="1" w:after="100" w:afterAutospacing="1"/>
              <w:rPr>
                <w:rFonts w:ascii="Helvetica Neue" w:hAnsi="Helvetica Neue"/>
                <w:color w:val="26282A"/>
                <w:lang w:val="en-GB"/>
              </w:rPr>
            </w:pPr>
            <w:r>
              <w:rPr>
                <w:rFonts w:ascii="Helvetica Neue" w:hAnsi="Helvetica Neue"/>
                <w:color w:val="26282A"/>
                <w:lang w:val="en-GB"/>
              </w:rPr>
              <w:t>X</w:t>
            </w:r>
          </w:p>
        </w:tc>
        <w:tc>
          <w:tcPr>
            <w:tcW w:w="1102" w:type="dxa"/>
          </w:tcPr>
          <w:p w14:paraId="58DACB18" w14:textId="039B7BDA" w:rsidR="00231A26" w:rsidRDefault="0073638C" w:rsidP="00231A26">
            <w:pPr>
              <w:spacing w:before="100" w:beforeAutospacing="1" w:after="100" w:afterAutospacing="1"/>
              <w:rPr>
                <w:rFonts w:ascii="Helvetica Neue" w:hAnsi="Helvetica Neue"/>
                <w:color w:val="26282A"/>
                <w:lang w:val="en-GB"/>
              </w:rPr>
            </w:pPr>
            <w:r>
              <w:rPr>
                <w:rFonts w:ascii="Helvetica Neue" w:hAnsi="Helvetica Neue"/>
                <w:color w:val="26282A"/>
                <w:lang w:val="en-GB"/>
              </w:rPr>
              <w:t>X</w:t>
            </w:r>
          </w:p>
        </w:tc>
        <w:tc>
          <w:tcPr>
            <w:tcW w:w="1194" w:type="dxa"/>
          </w:tcPr>
          <w:p w14:paraId="5CAE39CC" w14:textId="77777777" w:rsidR="00231A26" w:rsidRDefault="00231A26" w:rsidP="00231A26">
            <w:pPr>
              <w:spacing w:before="100" w:beforeAutospacing="1" w:after="100" w:afterAutospacing="1"/>
              <w:rPr>
                <w:rFonts w:ascii="Helvetica Neue" w:hAnsi="Helvetica Neue"/>
                <w:color w:val="26282A"/>
                <w:lang w:val="en-GB"/>
              </w:rPr>
            </w:pPr>
          </w:p>
        </w:tc>
        <w:tc>
          <w:tcPr>
            <w:tcW w:w="1197" w:type="dxa"/>
          </w:tcPr>
          <w:p w14:paraId="22EC3E66" w14:textId="77777777" w:rsidR="00231A26" w:rsidRDefault="00231A26" w:rsidP="00231A26">
            <w:pPr>
              <w:spacing w:before="100" w:beforeAutospacing="1" w:after="100" w:afterAutospacing="1"/>
              <w:rPr>
                <w:rFonts w:ascii="Helvetica Neue" w:hAnsi="Helvetica Neue"/>
                <w:color w:val="26282A"/>
                <w:lang w:val="en-GB"/>
              </w:rPr>
            </w:pPr>
          </w:p>
        </w:tc>
        <w:tc>
          <w:tcPr>
            <w:tcW w:w="1196" w:type="dxa"/>
          </w:tcPr>
          <w:p w14:paraId="5C22891F" w14:textId="77777777" w:rsidR="00231A26" w:rsidRDefault="00231A26" w:rsidP="00231A26">
            <w:pPr>
              <w:spacing w:before="100" w:beforeAutospacing="1" w:after="100" w:afterAutospacing="1"/>
              <w:rPr>
                <w:rFonts w:ascii="Helvetica Neue" w:hAnsi="Helvetica Neue"/>
                <w:color w:val="26282A"/>
                <w:lang w:val="en-GB"/>
              </w:rPr>
            </w:pPr>
          </w:p>
        </w:tc>
        <w:tc>
          <w:tcPr>
            <w:tcW w:w="1194" w:type="dxa"/>
          </w:tcPr>
          <w:p w14:paraId="33F361B3" w14:textId="77777777" w:rsidR="00231A26" w:rsidRDefault="00231A26" w:rsidP="00231A26">
            <w:pPr>
              <w:spacing w:before="100" w:beforeAutospacing="1" w:after="100" w:afterAutospacing="1"/>
              <w:rPr>
                <w:rFonts w:ascii="Helvetica Neue" w:hAnsi="Helvetica Neue"/>
                <w:color w:val="26282A"/>
                <w:lang w:val="en-GB"/>
              </w:rPr>
            </w:pPr>
          </w:p>
        </w:tc>
        <w:tc>
          <w:tcPr>
            <w:tcW w:w="1194" w:type="dxa"/>
          </w:tcPr>
          <w:p w14:paraId="1AF7D809" w14:textId="77777777" w:rsidR="00231A26" w:rsidRDefault="00231A26" w:rsidP="00231A26">
            <w:pPr>
              <w:spacing w:before="100" w:beforeAutospacing="1" w:after="100" w:afterAutospacing="1"/>
              <w:rPr>
                <w:rFonts w:ascii="Helvetica Neue" w:hAnsi="Helvetica Neue"/>
                <w:color w:val="26282A"/>
                <w:lang w:val="en-GB"/>
              </w:rPr>
            </w:pPr>
          </w:p>
        </w:tc>
        <w:tc>
          <w:tcPr>
            <w:tcW w:w="1194" w:type="dxa"/>
          </w:tcPr>
          <w:p w14:paraId="31279A1A" w14:textId="77777777" w:rsidR="00231A26" w:rsidRDefault="00231A26" w:rsidP="00231A26">
            <w:pPr>
              <w:spacing w:before="100" w:beforeAutospacing="1" w:after="100" w:afterAutospacing="1"/>
              <w:rPr>
                <w:rFonts w:ascii="Helvetica Neue" w:hAnsi="Helvetica Neue"/>
                <w:color w:val="26282A"/>
                <w:lang w:val="en-GB"/>
              </w:rPr>
            </w:pPr>
          </w:p>
        </w:tc>
      </w:tr>
      <w:tr w:rsidR="00231A26" w:rsidRPr="00EE2766" w14:paraId="3848E719" w14:textId="77777777" w:rsidTr="00F710B2">
        <w:trPr>
          <w:gridAfter w:val="1"/>
          <w:wAfter w:w="8" w:type="dxa"/>
          <w:trHeight w:val="379"/>
        </w:trPr>
        <w:tc>
          <w:tcPr>
            <w:tcW w:w="3964" w:type="dxa"/>
          </w:tcPr>
          <w:p w14:paraId="33C2787B" w14:textId="5B274AC8" w:rsidR="00231A26" w:rsidRPr="00EE2766" w:rsidRDefault="003C2897" w:rsidP="00231A26">
            <w:pPr>
              <w:spacing w:before="100" w:beforeAutospacing="1" w:after="100" w:afterAutospacing="1"/>
              <w:rPr>
                <w:rFonts w:ascii="Helvetica Neue" w:hAnsi="Helvetica Neue"/>
                <w:b/>
                <w:color w:val="26282A"/>
                <w:lang w:val="en-GB"/>
              </w:rPr>
            </w:pPr>
            <w:r w:rsidRPr="008075B6">
              <w:rPr>
                <w:rFonts w:ascii="Helvetica Neue" w:hAnsi="Helvetica Neue"/>
                <w:bCs/>
                <w:color w:val="26282A"/>
                <w:lang w:val="en-GB"/>
              </w:rPr>
              <w:t>Follow lab safety protocol &amp; use of PPE;</w:t>
            </w:r>
          </w:p>
        </w:tc>
        <w:tc>
          <w:tcPr>
            <w:tcW w:w="993" w:type="dxa"/>
            <w:tcBorders>
              <w:top w:val="nil"/>
            </w:tcBorders>
            <w:shd w:val="clear" w:color="auto" w:fill="FFFFFF" w:themeFill="background1"/>
          </w:tcPr>
          <w:p w14:paraId="4694E445" w14:textId="0D6CCD13" w:rsidR="00231A26" w:rsidRPr="00231A26" w:rsidRDefault="003C2897" w:rsidP="00231A26">
            <w:pPr>
              <w:spacing w:before="100" w:beforeAutospacing="1" w:after="100" w:afterAutospacing="1"/>
              <w:rPr>
                <w:rFonts w:ascii="Helvetica Neue" w:hAnsi="Helvetica Neue"/>
                <w:color w:val="26282A"/>
                <w:lang w:val="en-GB"/>
              </w:rPr>
            </w:pPr>
            <w:r>
              <w:rPr>
                <w:rFonts w:ascii="Helvetica Neue" w:hAnsi="Helvetica Neue"/>
                <w:color w:val="26282A"/>
                <w:lang w:val="en-GB"/>
              </w:rPr>
              <w:t>X</w:t>
            </w:r>
          </w:p>
        </w:tc>
        <w:tc>
          <w:tcPr>
            <w:tcW w:w="1102" w:type="dxa"/>
          </w:tcPr>
          <w:p w14:paraId="5905FFE2" w14:textId="22041364" w:rsidR="00231A26" w:rsidRDefault="003C2897" w:rsidP="00231A26">
            <w:pPr>
              <w:spacing w:before="100" w:beforeAutospacing="1" w:after="100" w:afterAutospacing="1"/>
              <w:rPr>
                <w:rFonts w:ascii="Helvetica Neue" w:hAnsi="Helvetica Neue"/>
                <w:color w:val="26282A"/>
                <w:lang w:val="en-GB"/>
              </w:rPr>
            </w:pPr>
            <w:r>
              <w:rPr>
                <w:rFonts w:ascii="Helvetica Neue" w:hAnsi="Helvetica Neue"/>
                <w:color w:val="26282A"/>
                <w:lang w:val="en-GB"/>
              </w:rPr>
              <w:t>X</w:t>
            </w:r>
          </w:p>
        </w:tc>
        <w:tc>
          <w:tcPr>
            <w:tcW w:w="1194" w:type="dxa"/>
          </w:tcPr>
          <w:p w14:paraId="5636729E" w14:textId="1168B3BB" w:rsidR="00231A26" w:rsidRDefault="003C2897" w:rsidP="00231A26">
            <w:pPr>
              <w:spacing w:before="100" w:beforeAutospacing="1" w:after="100" w:afterAutospacing="1"/>
              <w:rPr>
                <w:rFonts w:ascii="Helvetica Neue" w:hAnsi="Helvetica Neue"/>
                <w:color w:val="26282A"/>
                <w:lang w:val="en-GB"/>
              </w:rPr>
            </w:pPr>
            <w:r>
              <w:rPr>
                <w:rFonts w:ascii="Helvetica Neue" w:hAnsi="Helvetica Neue"/>
                <w:color w:val="26282A"/>
                <w:lang w:val="en-GB"/>
              </w:rPr>
              <w:t>X</w:t>
            </w:r>
          </w:p>
        </w:tc>
        <w:tc>
          <w:tcPr>
            <w:tcW w:w="1197" w:type="dxa"/>
          </w:tcPr>
          <w:p w14:paraId="01D7F85C" w14:textId="78C3BC96" w:rsidR="00231A26" w:rsidRDefault="003C2897" w:rsidP="00231A26">
            <w:pPr>
              <w:spacing w:before="100" w:beforeAutospacing="1" w:after="100" w:afterAutospacing="1"/>
              <w:rPr>
                <w:rFonts w:ascii="Helvetica Neue" w:hAnsi="Helvetica Neue"/>
                <w:color w:val="26282A"/>
                <w:lang w:val="en-GB"/>
              </w:rPr>
            </w:pPr>
            <w:r>
              <w:rPr>
                <w:rFonts w:ascii="Helvetica Neue" w:hAnsi="Helvetica Neue"/>
                <w:color w:val="26282A"/>
                <w:lang w:val="en-GB"/>
              </w:rPr>
              <w:t>X</w:t>
            </w:r>
          </w:p>
        </w:tc>
        <w:tc>
          <w:tcPr>
            <w:tcW w:w="1196" w:type="dxa"/>
          </w:tcPr>
          <w:p w14:paraId="555F968C" w14:textId="427FAC60" w:rsidR="00231A26" w:rsidRDefault="00231A26" w:rsidP="00231A26">
            <w:pPr>
              <w:spacing w:before="100" w:beforeAutospacing="1" w:after="100" w:afterAutospacing="1"/>
              <w:rPr>
                <w:rFonts w:ascii="Helvetica Neue" w:hAnsi="Helvetica Neue"/>
                <w:color w:val="26282A"/>
                <w:lang w:val="en-GB"/>
              </w:rPr>
            </w:pPr>
          </w:p>
        </w:tc>
        <w:tc>
          <w:tcPr>
            <w:tcW w:w="1194" w:type="dxa"/>
          </w:tcPr>
          <w:p w14:paraId="4F1F4A62" w14:textId="3704BFD5" w:rsidR="00231A26" w:rsidRDefault="00231A26" w:rsidP="00231A26">
            <w:pPr>
              <w:spacing w:before="100" w:beforeAutospacing="1" w:after="100" w:afterAutospacing="1"/>
              <w:rPr>
                <w:rFonts w:ascii="Helvetica Neue" w:hAnsi="Helvetica Neue"/>
                <w:color w:val="26282A"/>
                <w:lang w:val="en-GB"/>
              </w:rPr>
            </w:pPr>
          </w:p>
        </w:tc>
        <w:tc>
          <w:tcPr>
            <w:tcW w:w="1194" w:type="dxa"/>
          </w:tcPr>
          <w:p w14:paraId="7E75740E" w14:textId="4C4029DE" w:rsidR="00231A26" w:rsidRDefault="00231A26" w:rsidP="00231A26">
            <w:pPr>
              <w:spacing w:before="100" w:beforeAutospacing="1" w:after="100" w:afterAutospacing="1"/>
              <w:rPr>
                <w:rFonts w:ascii="Helvetica Neue" w:hAnsi="Helvetica Neue"/>
                <w:color w:val="26282A"/>
                <w:lang w:val="en-GB"/>
              </w:rPr>
            </w:pPr>
          </w:p>
        </w:tc>
        <w:tc>
          <w:tcPr>
            <w:tcW w:w="1194" w:type="dxa"/>
          </w:tcPr>
          <w:p w14:paraId="7AF230D9" w14:textId="5492FB2B" w:rsidR="00231A26" w:rsidRDefault="00231A26" w:rsidP="00231A26">
            <w:pPr>
              <w:spacing w:before="100" w:beforeAutospacing="1" w:after="100" w:afterAutospacing="1"/>
              <w:rPr>
                <w:rFonts w:ascii="Helvetica Neue" w:hAnsi="Helvetica Neue"/>
                <w:color w:val="26282A"/>
                <w:lang w:val="en-GB"/>
              </w:rPr>
            </w:pPr>
          </w:p>
        </w:tc>
      </w:tr>
      <w:tr w:rsidR="00231A26" w:rsidRPr="00EE2766" w14:paraId="2C999FDC" w14:textId="77777777" w:rsidTr="00F710B2">
        <w:trPr>
          <w:trHeight w:val="225"/>
        </w:trPr>
        <w:tc>
          <w:tcPr>
            <w:tcW w:w="9646" w:type="dxa"/>
            <w:gridSpan w:val="6"/>
            <w:shd w:val="clear" w:color="auto" w:fill="E7E6E6"/>
          </w:tcPr>
          <w:p w14:paraId="3D84B25B" w14:textId="77777777" w:rsidR="00231A26" w:rsidRPr="00EE2766" w:rsidRDefault="00231A26" w:rsidP="00231A26">
            <w:pPr>
              <w:spacing w:before="100" w:beforeAutospacing="1" w:after="100" w:afterAutospacing="1"/>
              <w:rPr>
                <w:rFonts w:ascii="Helvetica Neue" w:hAnsi="Helvetica Neue"/>
                <w:color w:val="26282A"/>
                <w:lang w:val="en-GB"/>
              </w:rPr>
            </w:pPr>
            <w:r w:rsidRPr="00EE2766">
              <w:rPr>
                <w:rFonts w:ascii="Helvetica Neue" w:hAnsi="Helvetica Neue"/>
                <w:color w:val="26282A"/>
                <w:lang w:val="en-GB"/>
              </w:rPr>
              <w:t>Monitoring of the mitigation measures implementation</w:t>
            </w:r>
          </w:p>
        </w:tc>
        <w:tc>
          <w:tcPr>
            <w:tcW w:w="1194" w:type="dxa"/>
            <w:shd w:val="clear" w:color="auto" w:fill="E7E6E6"/>
          </w:tcPr>
          <w:p w14:paraId="26BB33F0" w14:textId="77777777" w:rsidR="00231A26" w:rsidRPr="00EE2766" w:rsidRDefault="00231A26" w:rsidP="00231A26">
            <w:pPr>
              <w:spacing w:before="100" w:beforeAutospacing="1" w:after="100" w:afterAutospacing="1"/>
              <w:rPr>
                <w:rFonts w:ascii="Helvetica Neue" w:hAnsi="Helvetica Neue"/>
                <w:color w:val="26282A"/>
                <w:lang w:val="en-GB"/>
              </w:rPr>
            </w:pPr>
          </w:p>
        </w:tc>
        <w:tc>
          <w:tcPr>
            <w:tcW w:w="1194" w:type="dxa"/>
            <w:shd w:val="clear" w:color="auto" w:fill="E7E6E6"/>
          </w:tcPr>
          <w:p w14:paraId="76C440B9" w14:textId="77777777" w:rsidR="00231A26" w:rsidRPr="00EE2766" w:rsidRDefault="00231A26" w:rsidP="00231A26">
            <w:pPr>
              <w:spacing w:before="100" w:beforeAutospacing="1" w:after="100" w:afterAutospacing="1"/>
              <w:rPr>
                <w:rFonts w:ascii="Helvetica Neue" w:hAnsi="Helvetica Neue"/>
                <w:color w:val="26282A"/>
                <w:lang w:val="en-GB"/>
              </w:rPr>
            </w:pPr>
          </w:p>
        </w:tc>
        <w:tc>
          <w:tcPr>
            <w:tcW w:w="1202" w:type="dxa"/>
            <w:gridSpan w:val="2"/>
            <w:shd w:val="clear" w:color="auto" w:fill="E7E6E6"/>
          </w:tcPr>
          <w:p w14:paraId="61F3DE6F" w14:textId="77777777" w:rsidR="00231A26" w:rsidRPr="00EE2766" w:rsidRDefault="00231A26" w:rsidP="00231A26">
            <w:pPr>
              <w:spacing w:before="100" w:beforeAutospacing="1" w:after="100" w:afterAutospacing="1"/>
              <w:rPr>
                <w:rFonts w:ascii="Helvetica Neue" w:hAnsi="Helvetica Neue"/>
                <w:color w:val="26282A"/>
                <w:lang w:val="en-GB"/>
              </w:rPr>
            </w:pPr>
          </w:p>
        </w:tc>
      </w:tr>
      <w:tr w:rsidR="00B66BAF" w:rsidRPr="00EE2766" w14:paraId="2F07692E" w14:textId="77777777" w:rsidTr="00F710B2">
        <w:trPr>
          <w:gridAfter w:val="1"/>
          <w:wAfter w:w="8" w:type="dxa"/>
          <w:trHeight w:val="407"/>
        </w:trPr>
        <w:tc>
          <w:tcPr>
            <w:tcW w:w="3964" w:type="dxa"/>
          </w:tcPr>
          <w:p w14:paraId="61E62FC6" w14:textId="6E70A83D" w:rsidR="00B66BAF" w:rsidRPr="00EE2766" w:rsidRDefault="00B66BAF" w:rsidP="00AD5209">
            <w:pPr>
              <w:rPr>
                <w:rFonts w:ascii="Helvetica Neue" w:hAnsi="Helvetica Neue"/>
                <w:b/>
                <w:color w:val="26282A"/>
                <w:lang w:val="en-GB"/>
              </w:rPr>
            </w:pPr>
            <w:r>
              <w:rPr>
                <w:rFonts w:ascii="Helvetica Neue" w:hAnsi="Helvetica Neue"/>
                <w:color w:val="26282A"/>
                <w:lang w:val="en-GB"/>
              </w:rPr>
              <w:t>No colony damage</w:t>
            </w:r>
          </w:p>
        </w:tc>
        <w:tc>
          <w:tcPr>
            <w:tcW w:w="993" w:type="dxa"/>
          </w:tcPr>
          <w:p w14:paraId="56C39DA3" w14:textId="59403689" w:rsidR="00B66BAF" w:rsidRPr="00EE2766" w:rsidRDefault="00AD5209" w:rsidP="00AD5209">
            <w:pPr>
              <w:rPr>
                <w:rFonts w:ascii="Helvetica Neue" w:hAnsi="Helvetica Neue"/>
                <w:color w:val="26282A"/>
                <w:lang w:val="en-GB"/>
              </w:rPr>
            </w:pPr>
            <w:r>
              <w:rPr>
                <w:rFonts w:ascii="Helvetica Neue" w:hAnsi="Helvetica Neue"/>
                <w:color w:val="26282A"/>
                <w:lang w:val="en-GB"/>
              </w:rPr>
              <w:t>X</w:t>
            </w:r>
          </w:p>
        </w:tc>
        <w:tc>
          <w:tcPr>
            <w:tcW w:w="1102" w:type="dxa"/>
            <w:shd w:val="clear" w:color="auto" w:fill="FFFFFF" w:themeFill="background1"/>
          </w:tcPr>
          <w:p w14:paraId="298366D5" w14:textId="0F791531" w:rsidR="00B66BAF" w:rsidRPr="00EE2766" w:rsidRDefault="00AD5209" w:rsidP="00AD5209">
            <w:pPr>
              <w:rPr>
                <w:rFonts w:ascii="Helvetica Neue" w:hAnsi="Helvetica Neue"/>
                <w:color w:val="26282A"/>
                <w:lang w:val="en-GB"/>
              </w:rPr>
            </w:pPr>
            <w:r>
              <w:rPr>
                <w:rFonts w:ascii="Helvetica Neue" w:hAnsi="Helvetica Neue"/>
                <w:color w:val="26282A"/>
                <w:lang w:val="en-GB"/>
              </w:rPr>
              <w:t>X</w:t>
            </w:r>
          </w:p>
        </w:tc>
        <w:tc>
          <w:tcPr>
            <w:tcW w:w="1194" w:type="dxa"/>
          </w:tcPr>
          <w:p w14:paraId="310CD372" w14:textId="77777777" w:rsidR="00B66BAF" w:rsidRPr="00EE2766" w:rsidRDefault="00B66BAF" w:rsidP="00AD5209">
            <w:pPr>
              <w:rPr>
                <w:rFonts w:ascii="Helvetica Neue" w:hAnsi="Helvetica Neue"/>
                <w:color w:val="26282A"/>
                <w:lang w:val="en-GB"/>
              </w:rPr>
            </w:pPr>
          </w:p>
        </w:tc>
        <w:tc>
          <w:tcPr>
            <w:tcW w:w="1197" w:type="dxa"/>
          </w:tcPr>
          <w:p w14:paraId="54187CA0" w14:textId="77777777" w:rsidR="00B66BAF" w:rsidRPr="00EE2766" w:rsidRDefault="00B66BAF" w:rsidP="00AD5209">
            <w:pPr>
              <w:rPr>
                <w:rFonts w:ascii="Helvetica Neue" w:hAnsi="Helvetica Neue"/>
                <w:color w:val="26282A"/>
                <w:lang w:val="en-GB"/>
              </w:rPr>
            </w:pPr>
          </w:p>
        </w:tc>
        <w:tc>
          <w:tcPr>
            <w:tcW w:w="1196" w:type="dxa"/>
          </w:tcPr>
          <w:p w14:paraId="4A71F984" w14:textId="77777777" w:rsidR="00B66BAF" w:rsidRPr="00EE2766" w:rsidRDefault="00B66BAF" w:rsidP="00AD5209">
            <w:pPr>
              <w:rPr>
                <w:rFonts w:ascii="Helvetica Neue" w:hAnsi="Helvetica Neue"/>
                <w:color w:val="26282A"/>
                <w:lang w:val="en-GB"/>
              </w:rPr>
            </w:pPr>
          </w:p>
        </w:tc>
        <w:tc>
          <w:tcPr>
            <w:tcW w:w="1194" w:type="dxa"/>
          </w:tcPr>
          <w:p w14:paraId="117E0C4E" w14:textId="77777777" w:rsidR="00B66BAF" w:rsidRPr="00EE2766" w:rsidRDefault="00B66BAF" w:rsidP="00AD5209">
            <w:pPr>
              <w:rPr>
                <w:rFonts w:ascii="Helvetica Neue" w:hAnsi="Helvetica Neue"/>
                <w:color w:val="26282A"/>
                <w:lang w:val="en-GB"/>
              </w:rPr>
            </w:pPr>
          </w:p>
        </w:tc>
        <w:tc>
          <w:tcPr>
            <w:tcW w:w="1194" w:type="dxa"/>
          </w:tcPr>
          <w:p w14:paraId="2BAACD86" w14:textId="77777777" w:rsidR="00B66BAF" w:rsidRPr="00EE2766" w:rsidRDefault="00B66BAF" w:rsidP="00AD5209">
            <w:pPr>
              <w:rPr>
                <w:rFonts w:ascii="Helvetica Neue" w:hAnsi="Helvetica Neue"/>
                <w:color w:val="26282A"/>
                <w:lang w:val="en-GB"/>
              </w:rPr>
            </w:pPr>
          </w:p>
        </w:tc>
        <w:tc>
          <w:tcPr>
            <w:tcW w:w="1194" w:type="dxa"/>
          </w:tcPr>
          <w:p w14:paraId="529B6891" w14:textId="77777777" w:rsidR="00B66BAF" w:rsidRPr="00EE2766" w:rsidRDefault="00B66BAF" w:rsidP="00AD5209">
            <w:pPr>
              <w:rPr>
                <w:rFonts w:ascii="Helvetica Neue" w:hAnsi="Helvetica Neue"/>
                <w:color w:val="26282A"/>
                <w:lang w:val="en-GB"/>
              </w:rPr>
            </w:pPr>
          </w:p>
        </w:tc>
      </w:tr>
      <w:tr w:rsidR="00B66BAF" w:rsidRPr="00EE2766" w14:paraId="01A75EA4" w14:textId="77777777" w:rsidTr="00F710B2">
        <w:trPr>
          <w:gridAfter w:val="1"/>
          <w:wAfter w:w="8" w:type="dxa"/>
          <w:trHeight w:val="759"/>
        </w:trPr>
        <w:tc>
          <w:tcPr>
            <w:tcW w:w="3964" w:type="dxa"/>
          </w:tcPr>
          <w:p w14:paraId="4FD3E0F7" w14:textId="14ECB3ED" w:rsidR="00B66BAF" w:rsidRPr="00EE2766" w:rsidRDefault="00B66BAF" w:rsidP="00AD5209">
            <w:pPr>
              <w:rPr>
                <w:rFonts w:ascii="Helvetica Neue" w:hAnsi="Helvetica Neue"/>
                <w:b/>
                <w:color w:val="26282A"/>
                <w:lang w:val="en-GB"/>
              </w:rPr>
            </w:pPr>
            <w:r>
              <w:rPr>
                <w:rFonts w:ascii="Helvetica Neue" w:hAnsi="Helvetica Neue"/>
                <w:color w:val="26282A"/>
                <w:lang w:val="en-GB"/>
              </w:rPr>
              <w:t>Work logs completed and training certificates stored</w:t>
            </w:r>
          </w:p>
        </w:tc>
        <w:tc>
          <w:tcPr>
            <w:tcW w:w="993" w:type="dxa"/>
          </w:tcPr>
          <w:p w14:paraId="0E6A3DCC" w14:textId="57F1CCC4" w:rsidR="00B66BAF" w:rsidRPr="00EE2766" w:rsidRDefault="00AD5209" w:rsidP="00AD5209">
            <w:pPr>
              <w:rPr>
                <w:rFonts w:ascii="Helvetica Neue" w:hAnsi="Helvetica Neue"/>
                <w:color w:val="26282A"/>
                <w:lang w:val="en-GB"/>
              </w:rPr>
            </w:pPr>
            <w:r>
              <w:rPr>
                <w:rFonts w:ascii="Helvetica Neue" w:hAnsi="Helvetica Neue"/>
                <w:color w:val="26282A"/>
                <w:lang w:val="en-GB"/>
              </w:rPr>
              <w:t>X</w:t>
            </w:r>
          </w:p>
        </w:tc>
        <w:tc>
          <w:tcPr>
            <w:tcW w:w="1102" w:type="dxa"/>
            <w:shd w:val="clear" w:color="auto" w:fill="FFFFFF" w:themeFill="background1"/>
          </w:tcPr>
          <w:p w14:paraId="1CD17B53" w14:textId="72495796" w:rsidR="00B66BAF" w:rsidRPr="00EE2766" w:rsidRDefault="00AD5209" w:rsidP="00AD5209">
            <w:pPr>
              <w:rPr>
                <w:rFonts w:ascii="Helvetica Neue" w:hAnsi="Helvetica Neue"/>
                <w:color w:val="26282A"/>
                <w:lang w:val="en-GB"/>
              </w:rPr>
            </w:pPr>
            <w:r>
              <w:rPr>
                <w:rFonts w:ascii="Helvetica Neue" w:hAnsi="Helvetica Neue"/>
                <w:color w:val="26282A"/>
                <w:lang w:val="en-GB"/>
              </w:rPr>
              <w:t>X</w:t>
            </w:r>
          </w:p>
        </w:tc>
        <w:tc>
          <w:tcPr>
            <w:tcW w:w="1194" w:type="dxa"/>
          </w:tcPr>
          <w:p w14:paraId="2B74EC2E" w14:textId="0826B46A" w:rsidR="00B66BAF" w:rsidRPr="00EE2766" w:rsidRDefault="003C2897" w:rsidP="00AD5209">
            <w:pPr>
              <w:rPr>
                <w:rFonts w:ascii="Helvetica Neue" w:hAnsi="Helvetica Neue"/>
                <w:color w:val="26282A"/>
                <w:lang w:val="en-GB"/>
              </w:rPr>
            </w:pPr>
            <w:r>
              <w:rPr>
                <w:rFonts w:ascii="Helvetica Neue" w:hAnsi="Helvetica Neue"/>
                <w:color w:val="26282A"/>
                <w:lang w:val="en-GB"/>
              </w:rPr>
              <w:t>X</w:t>
            </w:r>
          </w:p>
        </w:tc>
        <w:tc>
          <w:tcPr>
            <w:tcW w:w="1197" w:type="dxa"/>
          </w:tcPr>
          <w:p w14:paraId="3F95700F" w14:textId="4FE40BF7" w:rsidR="00B66BAF" w:rsidRPr="00EE2766" w:rsidRDefault="003C2897" w:rsidP="00AD5209">
            <w:pPr>
              <w:rPr>
                <w:rFonts w:ascii="Helvetica Neue" w:hAnsi="Helvetica Neue"/>
                <w:color w:val="26282A"/>
                <w:lang w:val="en-GB"/>
              </w:rPr>
            </w:pPr>
            <w:r>
              <w:rPr>
                <w:rFonts w:ascii="Helvetica Neue" w:hAnsi="Helvetica Neue"/>
                <w:color w:val="26282A"/>
                <w:lang w:val="en-GB"/>
              </w:rPr>
              <w:t>X</w:t>
            </w:r>
          </w:p>
        </w:tc>
        <w:tc>
          <w:tcPr>
            <w:tcW w:w="1196" w:type="dxa"/>
          </w:tcPr>
          <w:p w14:paraId="62F8D700" w14:textId="77777777" w:rsidR="00B66BAF" w:rsidRPr="00EE2766" w:rsidRDefault="00B66BAF" w:rsidP="00AD5209">
            <w:pPr>
              <w:rPr>
                <w:rFonts w:ascii="Helvetica Neue" w:hAnsi="Helvetica Neue"/>
                <w:color w:val="26282A"/>
                <w:lang w:val="en-GB"/>
              </w:rPr>
            </w:pPr>
          </w:p>
        </w:tc>
        <w:tc>
          <w:tcPr>
            <w:tcW w:w="1194" w:type="dxa"/>
          </w:tcPr>
          <w:p w14:paraId="7F5CF5E2" w14:textId="77777777" w:rsidR="00B66BAF" w:rsidRPr="00EE2766" w:rsidRDefault="00B66BAF" w:rsidP="00AD5209">
            <w:pPr>
              <w:rPr>
                <w:rFonts w:ascii="Helvetica Neue" w:hAnsi="Helvetica Neue"/>
                <w:color w:val="26282A"/>
                <w:lang w:val="en-GB"/>
              </w:rPr>
            </w:pPr>
          </w:p>
        </w:tc>
        <w:tc>
          <w:tcPr>
            <w:tcW w:w="1194" w:type="dxa"/>
          </w:tcPr>
          <w:p w14:paraId="2C51EBF8" w14:textId="77777777" w:rsidR="00B66BAF" w:rsidRPr="00EE2766" w:rsidRDefault="00B66BAF" w:rsidP="00AD5209">
            <w:pPr>
              <w:rPr>
                <w:rFonts w:ascii="Helvetica Neue" w:hAnsi="Helvetica Neue"/>
                <w:color w:val="26282A"/>
                <w:lang w:val="en-GB"/>
              </w:rPr>
            </w:pPr>
          </w:p>
        </w:tc>
        <w:tc>
          <w:tcPr>
            <w:tcW w:w="1194" w:type="dxa"/>
          </w:tcPr>
          <w:p w14:paraId="5DD64F26" w14:textId="77777777" w:rsidR="00B66BAF" w:rsidRPr="00EE2766" w:rsidRDefault="00B66BAF" w:rsidP="00AD5209">
            <w:pPr>
              <w:rPr>
                <w:rFonts w:ascii="Helvetica Neue" w:hAnsi="Helvetica Neue"/>
                <w:color w:val="26282A"/>
                <w:lang w:val="en-GB"/>
              </w:rPr>
            </w:pPr>
          </w:p>
        </w:tc>
      </w:tr>
      <w:tr w:rsidR="00B66BAF" w:rsidRPr="00EE2766" w14:paraId="0EAD6F9A" w14:textId="77777777" w:rsidTr="00F710B2">
        <w:trPr>
          <w:gridAfter w:val="1"/>
          <w:wAfter w:w="8" w:type="dxa"/>
          <w:trHeight w:val="557"/>
        </w:trPr>
        <w:tc>
          <w:tcPr>
            <w:tcW w:w="3964" w:type="dxa"/>
          </w:tcPr>
          <w:p w14:paraId="2F5440A7" w14:textId="57BF5294" w:rsidR="00B66BAF" w:rsidRPr="00EE2766" w:rsidRDefault="00B66BAF" w:rsidP="00AD5209">
            <w:pPr>
              <w:rPr>
                <w:rFonts w:ascii="Helvetica Neue" w:hAnsi="Helvetica Neue"/>
                <w:b/>
                <w:color w:val="26282A"/>
                <w:lang w:val="en-GB"/>
              </w:rPr>
            </w:pPr>
            <w:r>
              <w:rPr>
                <w:rFonts w:ascii="Helvetica Neue" w:hAnsi="Helvetica Neue"/>
                <w:color w:val="26282A"/>
                <w:lang w:val="en-GB"/>
              </w:rPr>
              <w:t>Dive logs, protocols, training certificates.</w:t>
            </w:r>
          </w:p>
        </w:tc>
        <w:tc>
          <w:tcPr>
            <w:tcW w:w="993" w:type="dxa"/>
          </w:tcPr>
          <w:p w14:paraId="4E411245" w14:textId="684023B6" w:rsidR="00B66BAF" w:rsidRPr="00EE2766" w:rsidRDefault="00AD5209" w:rsidP="00AD5209">
            <w:pPr>
              <w:rPr>
                <w:rFonts w:ascii="Helvetica Neue" w:hAnsi="Helvetica Neue"/>
                <w:color w:val="26282A"/>
                <w:lang w:val="en-GB"/>
              </w:rPr>
            </w:pPr>
            <w:r>
              <w:rPr>
                <w:rFonts w:ascii="Helvetica Neue" w:hAnsi="Helvetica Neue"/>
                <w:color w:val="26282A"/>
                <w:lang w:val="en-GB"/>
              </w:rPr>
              <w:t>X</w:t>
            </w:r>
          </w:p>
        </w:tc>
        <w:tc>
          <w:tcPr>
            <w:tcW w:w="1102" w:type="dxa"/>
            <w:shd w:val="clear" w:color="auto" w:fill="FFFFFF" w:themeFill="background1"/>
          </w:tcPr>
          <w:p w14:paraId="3166C579" w14:textId="7FA6DB37" w:rsidR="00B66BAF" w:rsidRPr="00EE2766" w:rsidRDefault="00AD5209" w:rsidP="00AD5209">
            <w:pPr>
              <w:rPr>
                <w:rFonts w:ascii="Helvetica Neue" w:hAnsi="Helvetica Neue"/>
                <w:color w:val="26282A"/>
                <w:lang w:val="en-GB"/>
              </w:rPr>
            </w:pPr>
            <w:r>
              <w:rPr>
                <w:rFonts w:ascii="Helvetica Neue" w:hAnsi="Helvetica Neue"/>
                <w:color w:val="26282A"/>
                <w:lang w:val="en-GB"/>
              </w:rPr>
              <w:t>X</w:t>
            </w:r>
          </w:p>
        </w:tc>
        <w:tc>
          <w:tcPr>
            <w:tcW w:w="1194" w:type="dxa"/>
          </w:tcPr>
          <w:p w14:paraId="4EB275B8" w14:textId="7AABEB2D" w:rsidR="00B66BAF" w:rsidRPr="00EE2766" w:rsidRDefault="003C2897" w:rsidP="00AD5209">
            <w:pPr>
              <w:rPr>
                <w:rFonts w:ascii="Helvetica Neue" w:hAnsi="Helvetica Neue"/>
                <w:color w:val="26282A"/>
                <w:lang w:val="en-GB"/>
              </w:rPr>
            </w:pPr>
            <w:r>
              <w:rPr>
                <w:rFonts w:ascii="Helvetica Neue" w:hAnsi="Helvetica Neue"/>
                <w:color w:val="26282A"/>
                <w:lang w:val="en-GB"/>
              </w:rPr>
              <w:t>X</w:t>
            </w:r>
          </w:p>
        </w:tc>
        <w:tc>
          <w:tcPr>
            <w:tcW w:w="1197" w:type="dxa"/>
          </w:tcPr>
          <w:p w14:paraId="2F5AE79D" w14:textId="306A257E" w:rsidR="00B66BAF" w:rsidRPr="00EE2766" w:rsidRDefault="003C2897" w:rsidP="00AD5209">
            <w:pPr>
              <w:rPr>
                <w:rFonts w:ascii="Helvetica Neue" w:hAnsi="Helvetica Neue"/>
                <w:color w:val="26282A"/>
                <w:lang w:val="en-GB"/>
              </w:rPr>
            </w:pPr>
            <w:r>
              <w:rPr>
                <w:rFonts w:ascii="Helvetica Neue" w:hAnsi="Helvetica Neue"/>
                <w:color w:val="26282A"/>
                <w:lang w:val="en-GB"/>
              </w:rPr>
              <w:t>X</w:t>
            </w:r>
          </w:p>
        </w:tc>
        <w:tc>
          <w:tcPr>
            <w:tcW w:w="1196" w:type="dxa"/>
          </w:tcPr>
          <w:p w14:paraId="4D744EB9" w14:textId="77777777" w:rsidR="00B66BAF" w:rsidRPr="00EE2766" w:rsidRDefault="00B66BAF" w:rsidP="00AD5209">
            <w:pPr>
              <w:rPr>
                <w:rFonts w:ascii="Helvetica Neue" w:hAnsi="Helvetica Neue"/>
                <w:color w:val="26282A"/>
                <w:lang w:val="en-GB"/>
              </w:rPr>
            </w:pPr>
          </w:p>
        </w:tc>
        <w:tc>
          <w:tcPr>
            <w:tcW w:w="1194" w:type="dxa"/>
          </w:tcPr>
          <w:p w14:paraId="01FCDD23" w14:textId="77777777" w:rsidR="00B66BAF" w:rsidRPr="00EE2766" w:rsidRDefault="00B66BAF" w:rsidP="00AD5209">
            <w:pPr>
              <w:rPr>
                <w:rFonts w:ascii="Helvetica Neue" w:hAnsi="Helvetica Neue"/>
                <w:color w:val="26282A"/>
                <w:lang w:val="en-GB"/>
              </w:rPr>
            </w:pPr>
          </w:p>
        </w:tc>
        <w:tc>
          <w:tcPr>
            <w:tcW w:w="1194" w:type="dxa"/>
          </w:tcPr>
          <w:p w14:paraId="5CBC3798" w14:textId="77777777" w:rsidR="00B66BAF" w:rsidRPr="00EE2766" w:rsidRDefault="00B66BAF" w:rsidP="00AD5209">
            <w:pPr>
              <w:rPr>
                <w:rFonts w:ascii="Helvetica Neue" w:hAnsi="Helvetica Neue"/>
                <w:color w:val="26282A"/>
                <w:lang w:val="en-GB"/>
              </w:rPr>
            </w:pPr>
          </w:p>
        </w:tc>
        <w:tc>
          <w:tcPr>
            <w:tcW w:w="1194" w:type="dxa"/>
          </w:tcPr>
          <w:p w14:paraId="3BAD9EAF" w14:textId="77777777" w:rsidR="00B66BAF" w:rsidRPr="00EE2766" w:rsidRDefault="00B66BAF" w:rsidP="00AD5209">
            <w:pPr>
              <w:rPr>
                <w:rFonts w:ascii="Helvetica Neue" w:hAnsi="Helvetica Neue"/>
                <w:color w:val="26282A"/>
                <w:lang w:val="en-GB"/>
              </w:rPr>
            </w:pPr>
          </w:p>
        </w:tc>
      </w:tr>
    </w:tbl>
    <w:p w14:paraId="5A9BD5D6" w14:textId="77777777" w:rsidR="00EE2766" w:rsidRPr="00EE2766" w:rsidRDefault="00EE2766" w:rsidP="00EE2766">
      <w:pPr>
        <w:rPr>
          <w:rFonts w:ascii="Helvetica Neue" w:eastAsia="Times New Roman" w:hAnsi="Helvetica Neue" w:cs="Times New Roman"/>
          <w:sz w:val="20"/>
          <w:szCs w:val="20"/>
          <w:lang w:val="en-GB"/>
        </w:rPr>
        <w:sectPr w:rsidR="00EE2766" w:rsidRPr="00EE2766" w:rsidSect="00FE7721">
          <w:pgSz w:w="16840" w:h="11900" w:orient="landscape"/>
          <w:pgMar w:top="1440" w:right="1440" w:bottom="1440" w:left="1440" w:header="720" w:footer="720" w:gutter="0"/>
          <w:cols w:space="720"/>
          <w:docGrid w:linePitch="360"/>
        </w:sectPr>
      </w:pPr>
    </w:p>
    <w:p w14:paraId="27674FBB" w14:textId="77777777" w:rsidR="00EE2766" w:rsidRPr="00EE2766" w:rsidRDefault="00EE2766" w:rsidP="00EE2766">
      <w:pPr>
        <w:numPr>
          <w:ilvl w:val="0"/>
          <w:numId w:val="1"/>
        </w:numPr>
        <w:contextualSpacing/>
        <w:rPr>
          <w:rFonts w:ascii="Times New Roman" w:eastAsia="Times New Roman" w:hAnsi="Times New Roman" w:cs="Times New Roman"/>
          <w:b/>
          <w:sz w:val="20"/>
          <w:szCs w:val="20"/>
          <w:lang w:val="en-GB"/>
        </w:rPr>
      </w:pPr>
      <w:r w:rsidRPr="00EE2766">
        <w:rPr>
          <w:rFonts w:ascii="Helvetica Neue" w:eastAsia="Times New Roman" w:hAnsi="Helvetica Neue" w:cs="Times New Roman"/>
          <w:b/>
          <w:color w:val="26282A"/>
          <w:sz w:val="20"/>
          <w:szCs w:val="20"/>
          <w:lang w:val="en-GB"/>
        </w:rPr>
        <w:lastRenderedPageBreak/>
        <w:t>Grievance</w:t>
      </w:r>
      <w:r w:rsidRPr="00EE2766">
        <w:rPr>
          <w:rFonts w:ascii="Times New Roman" w:eastAsia="Times New Roman" w:hAnsi="Times New Roman" w:cs="Times New Roman"/>
          <w:b/>
          <w:sz w:val="20"/>
          <w:szCs w:val="20"/>
          <w:lang w:val="en-GB"/>
        </w:rPr>
        <w:t xml:space="preserve"> </w:t>
      </w:r>
      <w:r w:rsidRPr="00EE2766">
        <w:rPr>
          <w:rFonts w:ascii="Helvetica Neue" w:eastAsia="Times New Roman" w:hAnsi="Helvetica Neue" w:cs="Times New Roman"/>
          <w:b/>
          <w:color w:val="26282A"/>
          <w:sz w:val="20"/>
          <w:szCs w:val="20"/>
          <w:lang w:val="en-GB"/>
        </w:rPr>
        <w:t>Redress</w:t>
      </w:r>
      <w:r w:rsidRPr="00EE2766">
        <w:rPr>
          <w:rFonts w:ascii="Times New Roman" w:eastAsia="Times New Roman" w:hAnsi="Times New Roman" w:cs="Times New Roman"/>
          <w:b/>
          <w:sz w:val="20"/>
          <w:szCs w:val="20"/>
          <w:lang w:val="en-GB"/>
        </w:rPr>
        <w:t xml:space="preserve"> </w:t>
      </w:r>
      <w:r w:rsidRPr="00EE2766">
        <w:rPr>
          <w:rFonts w:ascii="Helvetica Neue" w:eastAsia="Times New Roman" w:hAnsi="Helvetica Neue" w:cs="Times New Roman"/>
          <w:b/>
          <w:color w:val="26282A"/>
          <w:sz w:val="20"/>
          <w:szCs w:val="20"/>
          <w:lang w:val="en-GB"/>
        </w:rPr>
        <w:t>Mechanism</w:t>
      </w:r>
    </w:p>
    <w:p w14:paraId="416A7C5F" w14:textId="77777777" w:rsidR="00EE2766" w:rsidRPr="00EE2766" w:rsidRDefault="00EE2766" w:rsidP="00EE2766">
      <w:pPr>
        <w:jc w:val="both"/>
        <w:rPr>
          <w:rFonts w:ascii="Helvetica Neue" w:eastAsia="Times New Roman" w:hAnsi="Helvetica Neue" w:cs="Times New Roman"/>
          <w:color w:val="26282A"/>
          <w:sz w:val="20"/>
          <w:szCs w:val="20"/>
          <w:lang w:val="en-GB"/>
        </w:rPr>
      </w:pPr>
    </w:p>
    <w:p w14:paraId="2D320E45" w14:textId="77777777" w:rsidR="00EE2766" w:rsidRPr="00EE2766" w:rsidRDefault="00EE2766" w:rsidP="00EE2766">
      <w:pPr>
        <w:jc w:val="both"/>
        <w:rPr>
          <w:rFonts w:ascii="Helvetica Neue" w:eastAsia="Times New Roman" w:hAnsi="Helvetica Neue" w:cs="Times New Roman"/>
          <w:color w:val="26282A"/>
          <w:sz w:val="20"/>
          <w:szCs w:val="20"/>
          <w:lang w:val="en-GB"/>
        </w:rPr>
      </w:pPr>
      <w:r w:rsidRPr="00EE2766">
        <w:rPr>
          <w:rFonts w:ascii="Helvetica Neue" w:eastAsia="Times New Roman" w:hAnsi="Helvetica Neue" w:cs="Times New Roman"/>
          <w:color w:val="26282A"/>
          <w:sz w:val="20"/>
          <w:szCs w:val="20"/>
          <w:lang w:val="en-GB"/>
        </w:rPr>
        <w:t>In line with the World Bank safeguards policies, the SWIOFish3 project has developed a Grievance Redress Mechanism (GRM) to receive, process and respond to complaints from any person or group of people related to the project or is affected by its activities. The GRM is a system designed to answer questions, clarify doubts and resolve implementation problems and complaints of individuals or groups affected by SWIOFish3 project activities. GRMs are intended to be accessible, collaborative, efficient, and effective in resolving concerns through dialogue, joint fact-finding, negotiation, and problem solving. Grievances can surface at different stages of the project cycle. Some grievances may arise during the project design and planning stage, while others may come up during project implementation. In general, grievances that may be encountered in the implementation of the SWIOFish3 project can be grouped into three categories:</w:t>
      </w:r>
    </w:p>
    <w:p w14:paraId="745A4B06" w14:textId="77777777" w:rsidR="00EE2766" w:rsidRPr="00EE2766" w:rsidRDefault="00EE2766" w:rsidP="00EE2766">
      <w:pPr>
        <w:numPr>
          <w:ilvl w:val="0"/>
          <w:numId w:val="4"/>
        </w:numPr>
        <w:spacing w:after="160" w:line="259" w:lineRule="auto"/>
        <w:contextualSpacing/>
        <w:jc w:val="both"/>
        <w:rPr>
          <w:rFonts w:ascii="Helvetica Neue" w:eastAsia="Times New Roman" w:hAnsi="Helvetica Neue" w:cs="Times New Roman"/>
          <w:color w:val="26282A"/>
          <w:sz w:val="20"/>
          <w:szCs w:val="20"/>
          <w:lang w:val="en-GB"/>
        </w:rPr>
      </w:pPr>
      <w:r w:rsidRPr="00EE2766">
        <w:rPr>
          <w:rFonts w:ascii="Helvetica Neue" w:eastAsia="Times New Roman" w:hAnsi="Helvetica Neue" w:cs="Times New Roman"/>
          <w:color w:val="26282A"/>
          <w:sz w:val="20"/>
          <w:szCs w:val="20"/>
          <w:lang w:val="en-GB"/>
        </w:rPr>
        <w:t>Grievances related to the changes in access to resources through management plans</w:t>
      </w:r>
    </w:p>
    <w:p w14:paraId="46FD1CD7" w14:textId="77777777" w:rsidR="00EE2766" w:rsidRPr="00EE2766" w:rsidRDefault="00EE2766" w:rsidP="00EE2766">
      <w:pPr>
        <w:numPr>
          <w:ilvl w:val="0"/>
          <w:numId w:val="4"/>
        </w:numPr>
        <w:spacing w:after="160" w:line="259" w:lineRule="auto"/>
        <w:contextualSpacing/>
        <w:jc w:val="both"/>
        <w:rPr>
          <w:rFonts w:ascii="Helvetica Neue" w:eastAsia="Times New Roman" w:hAnsi="Helvetica Neue" w:cs="Times New Roman"/>
          <w:color w:val="26282A"/>
          <w:sz w:val="20"/>
          <w:szCs w:val="20"/>
          <w:lang w:val="en-GB"/>
        </w:rPr>
      </w:pPr>
      <w:r w:rsidRPr="00EE2766">
        <w:rPr>
          <w:rFonts w:ascii="Helvetica Neue" w:eastAsia="Times New Roman" w:hAnsi="Helvetica Neue" w:cs="Times New Roman"/>
          <w:color w:val="26282A"/>
          <w:sz w:val="20"/>
          <w:szCs w:val="20"/>
          <w:lang w:val="en-GB"/>
        </w:rPr>
        <w:t>Grievances related to proponents and beneficiaries of the Blue Grants Fund (BGF) and Blue Investment Fund (BIF)</w:t>
      </w:r>
    </w:p>
    <w:p w14:paraId="77484117" w14:textId="77777777" w:rsidR="00EE2766" w:rsidRPr="00EE2766" w:rsidRDefault="00EE2766" w:rsidP="00EE2766">
      <w:pPr>
        <w:numPr>
          <w:ilvl w:val="0"/>
          <w:numId w:val="4"/>
        </w:numPr>
        <w:spacing w:after="160" w:line="259" w:lineRule="auto"/>
        <w:contextualSpacing/>
        <w:jc w:val="both"/>
        <w:rPr>
          <w:rFonts w:ascii="Helvetica Neue" w:eastAsia="Times New Roman" w:hAnsi="Helvetica Neue" w:cs="Times New Roman"/>
          <w:color w:val="26282A"/>
          <w:sz w:val="20"/>
          <w:szCs w:val="20"/>
          <w:lang w:val="en-GB"/>
        </w:rPr>
      </w:pPr>
      <w:r w:rsidRPr="00EE2766">
        <w:rPr>
          <w:rFonts w:ascii="Helvetica Neue" w:eastAsia="Times New Roman" w:hAnsi="Helvetica Neue" w:cs="Times New Roman"/>
          <w:color w:val="26282A"/>
          <w:sz w:val="20"/>
          <w:szCs w:val="20"/>
          <w:lang w:val="en-GB"/>
        </w:rPr>
        <w:t>Grievances related to issues encountered by local communities where project activities are occurring</w:t>
      </w:r>
    </w:p>
    <w:p w14:paraId="29F5F928" w14:textId="77777777" w:rsidR="00EE2766" w:rsidRPr="00EE2766" w:rsidRDefault="00EE2766" w:rsidP="00EE2766">
      <w:pPr>
        <w:spacing w:after="160" w:line="259" w:lineRule="auto"/>
        <w:jc w:val="both"/>
        <w:rPr>
          <w:rFonts w:ascii="Helvetica Neue" w:eastAsia="Times New Roman" w:hAnsi="Helvetica Neue" w:cs="Times New Roman"/>
          <w:color w:val="26282A"/>
          <w:sz w:val="20"/>
          <w:szCs w:val="20"/>
          <w:lang w:val="en-GB"/>
        </w:rPr>
      </w:pPr>
      <w:r w:rsidRPr="00EE2766">
        <w:rPr>
          <w:rFonts w:ascii="Helvetica Neue" w:eastAsia="Times New Roman" w:hAnsi="Helvetica Neue" w:cs="Times New Roman"/>
          <w:color w:val="26282A"/>
          <w:sz w:val="20"/>
          <w:szCs w:val="20"/>
          <w:lang w:val="en-GB"/>
        </w:rPr>
        <w:t xml:space="preserve">Individuals or groups affected by the SWIOFish3 subproject can </w:t>
      </w:r>
    </w:p>
    <w:p w14:paraId="5C64394A" w14:textId="77777777" w:rsidR="00EE2766" w:rsidRPr="00EE2766" w:rsidRDefault="00EE2766" w:rsidP="00EE2766">
      <w:pPr>
        <w:numPr>
          <w:ilvl w:val="0"/>
          <w:numId w:val="5"/>
        </w:numPr>
        <w:spacing w:after="160" w:line="259" w:lineRule="auto"/>
        <w:contextualSpacing/>
        <w:jc w:val="both"/>
        <w:rPr>
          <w:rFonts w:ascii="Helvetica Neue" w:eastAsia="Times New Roman" w:hAnsi="Helvetica Neue" w:cs="Times New Roman"/>
          <w:color w:val="26282A"/>
          <w:sz w:val="20"/>
          <w:szCs w:val="20"/>
          <w:lang w:val="en-GB"/>
        </w:rPr>
      </w:pPr>
      <w:r w:rsidRPr="00EE2766">
        <w:rPr>
          <w:rFonts w:ascii="Helvetica Neue" w:eastAsia="Times New Roman" w:hAnsi="Helvetica Neue" w:cs="Times New Roman"/>
          <w:color w:val="26282A"/>
          <w:sz w:val="20"/>
          <w:szCs w:val="20"/>
          <w:lang w:val="en-GB"/>
        </w:rPr>
        <w:t>complete a “complaint form” which will be made available to the public to formulate their suggestions or complaints. These forms can be withdrawn at the PIU office or download from the project website.</w:t>
      </w:r>
      <w:r w:rsidRPr="00EE2766">
        <w:rPr>
          <w:rFonts w:ascii="Times New Roman" w:eastAsia="Times New Roman" w:hAnsi="Times New Roman" w:cs="Times New Roman"/>
          <w:sz w:val="20"/>
          <w:szCs w:val="20"/>
          <w:lang w:val="en-GB"/>
        </w:rPr>
        <w:t xml:space="preserve"> </w:t>
      </w:r>
      <w:r w:rsidRPr="00EE2766">
        <w:rPr>
          <w:rFonts w:ascii="Helvetica Neue" w:eastAsia="Times New Roman" w:hAnsi="Helvetica Neue" w:cs="Times New Roman"/>
          <w:color w:val="26282A"/>
          <w:sz w:val="20"/>
          <w:szCs w:val="20"/>
          <w:lang w:val="en-GB"/>
        </w:rPr>
        <w:t>Once completed, these forms can be deposited in complaint boxes.</w:t>
      </w:r>
    </w:p>
    <w:p w14:paraId="0BF6A9D9" w14:textId="77777777" w:rsidR="00EE2766" w:rsidRPr="00EE2766" w:rsidRDefault="00EE2766" w:rsidP="00EE2766">
      <w:pPr>
        <w:numPr>
          <w:ilvl w:val="0"/>
          <w:numId w:val="5"/>
        </w:numPr>
        <w:spacing w:after="160" w:line="259" w:lineRule="auto"/>
        <w:contextualSpacing/>
        <w:jc w:val="both"/>
        <w:rPr>
          <w:rFonts w:ascii="Helvetica Neue" w:eastAsia="Times New Roman" w:hAnsi="Helvetica Neue" w:cs="Times New Roman"/>
          <w:color w:val="26282A"/>
          <w:sz w:val="20"/>
          <w:szCs w:val="20"/>
          <w:lang w:val="en-GB"/>
        </w:rPr>
      </w:pPr>
      <w:r w:rsidRPr="00EE2766">
        <w:rPr>
          <w:rFonts w:ascii="Helvetica Neue" w:eastAsia="Times New Roman" w:hAnsi="Helvetica Neue" w:cs="Times New Roman"/>
          <w:color w:val="26282A"/>
          <w:sz w:val="20"/>
          <w:szCs w:val="20"/>
          <w:lang w:val="en-GB"/>
        </w:rPr>
        <w:t>A line of communication will be made for the public so that they can transmit suggestions and complaints through a call or an SMS;</w:t>
      </w:r>
    </w:p>
    <w:p w14:paraId="10DE94C5" w14:textId="77777777" w:rsidR="00EE2766" w:rsidRPr="00EE2766" w:rsidRDefault="00EE2766" w:rsidP="00EE2766">
      <w:pPr>
        <w:numPr>
          <w:ilvl w:val="0"/>
          <w:numId w:val="5"/>
        </w:numPr>
        <w:spacing w:before="100" w:beforeAutospacing="1" w:after="100" w:afterAutospacing="1" w:line="259" w:lineRule="auto"/>
        <w:contextualSpacing/>
        <w:jc w:val="both"/>
        <w:rPr>
          <w:rFonts w:ascii="Helvetica Neue" w:eastAsia="Times New Roman" w:hAnsi="Helvetica Neue" w:cs="Times New Roman"/>
          <w:color w:val="26282A"/>
          <w:sz w:val="20"/>
          <w:szCs w:val="20"/>
          <w:lang w:val="en-GB"/>
        </w:rPr>
      </w:pPr>
      <w:r w:rsidRPr="00EE2766">
        <w:rPr>
          <w:rFonts w:ascii="Helvetica Neue" w:eastAsia="Times New Roman" w:hAnsi="Helvetica Neue" w:cs="Times New Roman"/>
          <w:color w:val="26282A"/>
          <w:sz w:val="20"/>
          <w:szCs w:val="20"/>
          <w:lang w:val="en-GB"/>
        </w:rPr>
        <w:t>Formal letters, emails can also be sent to the PIU;</w:t>
      </w:r>
    </w:p>
    <w:p w14:paraId="45FE001D" w14:textId="77777777" w:rsidR="00EE2766" w:rsidRPr="00EE2766" w:rsidRDefault="00EE2766" w:rsidP="00EE2766">
      <w:pPr>
        <w:numPr>
          <w:ilvl w:val="0"/>
          <w:numId w:val="5"/>
        </w:numPr>
        <w:spacing w:before="100" w:beforeAutospacing="1" w:after="100" w:afterAutospacing="1" w:line="259" w:lineRule="auto"/>
        <w:contextualSpacing/>
        <w:jc w:val="both"/>
        <w:rPr>
          <w:rFonts w:ascii="Helvetica Neue" w:eastAsia="Times New Roman" w:hAnsi="Helvetica Neue" w:cs="Times New Roman"/>
          <w:color w:val="26282A"/>
          <w:sz w:val="20"/>
          <w:szCs w:val="20"/>
          <w:lang w:val="en-GB"/>
        </w:rPr>
      </w:pPr>
      <w:r w:rsidRPr="00EE2766">
        <w:rPr>
          <w:rFonts w:ascii="Helvetica Neue" w:eastAsia="Times New Roman" w:hAnsi="Helvetica Neue" w:cs="Times New Roman"/>
          <w:color w:val="26282A"/>
          <w:sz w:val="20"/>
          <w:szCs w:val="20"/>
          <w:lang w:val="en-GB"/>
        </w:rPr>
        <w:t>Suggestions or complaints can also be formulated during consultation meetings.</w:t>
      </w:r>
    </w:p>
    <w:p w14:paraId="3C573B5E" w14:textId="291F0732" w:rsidR="00FE7721" w:rsidRDefault="00FE7721"/>
    <w:p w14:paraId="2663C21D" w14:textId="5C1A87CF" w:rsidR="004200FC" w:rsidRDefault="004200FC"/>
    <w:p w14:paraId="00D8EFA9" w14:textId="73583DE9" w:rsidR="004200FC" w:rsidRDefault="004200FC">
      <w:pPr>
        <w:rPr>
          <w:b/>
          <w:bCs/>
        </w:rPr>
      </w:pPr>
      <w:r w:rsidRPr="004200FC">
        <w:rPr>
          <w:b/>
          <w:bCs/>
        </w:rPr>
        <w:t>Annex 1: Lab Safety Protocol</w:t>
      </w:r>
    </w:p>
    <w:p w14:paraId="1B4BFF9E" w14:textId="4D9A207F" w:rsidR="004200FC" w:rsidRDefault="004200FC">
      <w:pPr>
        <w:rPr>
          <w:b/>
          <w:bCs/>
        </w:rPr>
      </w:pPr>
    </w:p>
    <w:p w14:paraId="46C009CC" w14:textId="77777777" w:rsidR="004200FC" w:rsidRPr="00BE73F5" w:rsidRDefault="004200FC" w:rsidP="004200FC">
      <w:pPr>
        <w:rPr>
          <w:rFonts w:cstheme="minorHAnsi"/>
          <w:sz w:val="22"/>
          <w:szCs w:val="22"/>
          <w:u w:val="single"/>
        </w:rPr>
      </w:pPr>
      <w:r w:rsidRPr="00BE73F5">
        <w:rPr>
          <w:rFonts w:cstheme="minorHAnsi"/>
          <w:sz w:val="22"/>
          <w:szCs w:val="22"/>
          <w:u w:val="single"/>
        </w:rPr>
        <w:t>Personal and General laboratory safety</w:t>
      </w:r>
    </w:p>
    <w:p w14:paraId="50449F1D" w14:textId="77777777" w:rsidR="004200FC" w:rsidRPr="004200FC" w:rsidRDefault="004200FC" w:rsidP="004200FC">
      <w:pPr>
        <w:rPr>
          <w:rFonts w:cstheme="minorHAnsi"/>
          <w:b/>
          <w:bCs/>
          <w:sz w:val="22"/>
          <w:szCs w:val="22"/>
        </w:rPr>
      </w:pPr>
    </w:p>
    <w:p w14:paraId="73990ABA" w14:textId="097164A7" w:rsidR="004200FC" w:rsidRPr="004200FC" w:rsidRDefault="004200FC" w:rsidP="004200FC">
      <w:pPr>
        <w:pStyle w:val="ListParagraph"/>
        <w:numPr>
          <w:ilvl w:val="0"/>
          <w:numId w:val="20"/>
        </w:numPr>
        <w:rPr>
          <w:rFonts w:asciiTheme="minorHAnsi" w:hAnsiTheme="minorHAnsi" w:cstheme="minorHAnsi"/>
          <w:sz w:val="22"/>
          <w:szCs w:val="22"/>
        </w:rPr>
      </w:pPr>
      <w:r w:rsidRPr="004200FC">
        <w:rPr>
          <w:rFonts w:asciiTheme="minorHAnsi" w:hAnsiTheme="minorHAnsi" w:cstheme="minorHAnsi"/>
          <w:sz w:val="22"/>
          <w:szCs w:val="22"/>
        </w:rPr>
        <w:t>Never eat, drink, or smoke while working in the laboratory.</w:t>
      </w:r>
    </w:p>
    <w:p w14:paraId="513D70B0" w14:textId="77777777" w:rsidR="004200FC" w:rsidRPr="004200FC" w:rsidRDefault="004200FC" w:rsidP="004200FC">
      <w:pPr>
        <w:rPr>
          <w:rFonts w:cstheme="minorHAnsi"/>
          <w:sz w:val="22"/>
          <w:szCs w:val="22"/>
        </w:rPr>
      </w:pPr>
    </w:p>
    <w:p w14:paraId="3D18F82A" w14:textId="7634B865" w:rsidR="004200FC" w:rsidRPr="004200FC" w:rsidRDefault="004200FC" w:rsidP="004200FC">
      <w:pPr>
        <w:pStyle w:val="ListParagraph"/>
        <w:numPr>
          <w:ilvl w:val="0"/>
          <w:numId w:val="20"/>
        </w:numPr>
        <w:rPr>
          <w:rFonts w:asciiTheme="minorHAnsi" w:hAnsiTheme="minorHAnsi" w:cstheme="minorHAnsi"/>
          <w:sz w:val="22"/>
          <w:szCs w:val="22"/>
        </w:rPr>
      </w:pPr>
      <w:r w:rsidRPr="004200FC">
        <w:rPr>
          <w:rFonts w:asciiTheme="minorHAnsi" w:hAnsiTheme="minorHAnsi" w:cstheme="minorHAnsi"/>
          <w:sz w:val="22"/>
          <w:szCs w:val="22"/>
        </w:rPr>
        <w:t>Read labels carefully.</w:t>
      </w:r>
    </w:p>
    <w:p w14:paraId="01F53023" w14:textId="77777777" w:rsidR="004200FC" w:rsidRPr="004200FC" w:rsidRDefault="004200FC" w:rsidP="004200FC">
      <w:pPr>
        <w:rPr>
          <w:rFonts w:cstheme="minorHAnsi"/>
          <w:sz w:val="22"/>
          <w:szCs w:val="22"/>
        </w:rPr>
      </w:pPr>
    </w:p>
    <w:p w14:paraId="36447021" w14:textId="55D67EA0" w:rsidR="004200FC" w:rsidRPr="004200FC" w:rsidRDefault="004200FC" w:rsidP="004200FC">
      <w:pPr>
        <w:pStyle w:val="ListParagraph"/>
        <w:numPr>
          <w:ilvl w:val="0"/>
          <w:numId w:val="20"/>
        </w:numPr>
        <w:rPr>
          <w:rFonts w:asciiTheme="minorHAnsi" w:hAnsiTheme="minorHAnsi" w:cstheme="minorHAnsi"/>
          <w:sz w:val="22"/>
          <w:szCs w:val="22"/>
        </w:rPr>
      </w:pPr>
      <w:r w:rsidRPr="004200FC">
        <w:rPr>
          <w:rFonts w:asciiTheme="minorHAnsi" w:hAnsiTheme="minorHAnsi" w:cstheme="minorHAnsi"/>
          <w:sz w:val="22"/>
          <w:szCs w:val="22"/>
        </w:rPr>
        <w:t>Do not use any equipment unless you are trained and approved as a user by your instructor.</w:t>
      </w:r>
    </w:p>
    <w:p w14:paraId="7A8E6B6B" w14:textId="77777777" w:rsidR="004200FC" w:rsidRPr="004200FC" w:rsidRDefault="004200FC" w:rsidP="004200FC">
      <w:pPr>
        <w:rPr>
          <w:rFonts w:cstheme="minorHAnsi"/>
          <w:sz w:val="22"/>
          <w:szCs w:val="22"/>
        </w:rPr>
      </w:pPr>
    </w:p>
    <w:p w14:paraId="44BBD903" w14:textId="1606D695" w:rsidR="004200FC" w:rsidRPr="004200FC" w:rsidRDefault="004200FC" w:rsidP="004200FC">
      <w:pPr>
        <w:pStyle w:val="ListParagraph"/>
        <w:numPr>
          <w:ilvl w:val="0"/>
          <w:numId w:val="20"/>
        </w:numPr>
        <w:rPr>
          <w:rFonts w:asciiTheme="minorHAnsi" w:hAnsiTheme="minorHAnsi" w:cstheme="minorHAnsi"/>
          <w:sz w:val="22"/>
          <w:szCs w:val="22"/>
        </w:rPr>
      </w:pPr>
      <w:r w:rsidRPr="004200FC">
        <w:rPr>
          <w:rFonts w:asciiTheme="minorHAnsi" w:hAnsiTheme="minorHAnsi" w:cstheme="minorHAnsi"/>
          <w:sz w:val="22"/>
          <w:szCs w:val="22"/>
        </w:rPr>
        <w:t>Wear safety glasses or face shields when working with hazardous materials and/or equipment.</w:t>
      </w:r>
    </w:p>
    <w:p w14:paraId="75812CB7" w14:textId="77777777" w:rsidR="004200FC" w:rsidRPr="004200FC" w:rsidRDefault="004200FC" w:rsidP="004200FC">
      <w:pPr>
        <w:rPr>
          <w:rFonts w:cstheme="minorHAnsi"/>
          <w:sz w:val="22"/>
          <w:szCs w:val="22"/>
        </w:rPr>
      </w:pPr>
    </w:p>
    <w:p w14:paraId="779D6682" w14:textId="664E9B9E" w:rsidR="004200FC" w:rsidRPr="004200FC" w:rsidRDefault="004200FC" w:rsidP="004200FC">
      <w:pPr>
        <w:pStyle w:val="ListParagraph"/>
        <w:numPr>
          <w:ilvl w:val="0"/>
          <w:numId w:val="20"/>
        </w:numPr>
        <w:rPr>
          <w:rFonts w:asciiTheme="minorHAnsi" w:hAnsiTheme="minorHAnsi" w:cstheme="minorHAnsi"/>
          <w:sz w:val="22"/>
          <w:szCs w:val="22"/>
        </w:rPr>
      </w:pPr>
      <w:r w:rsidRPr="004200FC">
        <w:rPr>
          <w:rFonts w:asciiTheme="minorHAnsi" w:hAnsiTheme="minorHAnsi" w:cstheme="minorHAnsi"/>
          <w:sz w:val="22"/>
          <w:szCs w:val="22"/>
        </w:rPr>
        <w:t>Wear gloves when using any hazardous or toxic agent.</w:t>
      </w:r>
    </w:p>
    <w:p w14:paraId="6C727725" w14:textId="77777777" w:rsidR="004200FC" w:rsidRPr="004200FC" w:rsidRDefault="004200FC" w:rsidP="004200FC">
      <w:pPr>
        <w:rPr>
          <w:rFonts w:cstheme="minorHAnsi"/>
          <w:sz w:val="22"/>
          <w:szCs w:val="22"/>
        </w:rPr>
      </w:pPr>
    </w:p>
    <w:p w14:paraId="7E51B242" w14:textId="795BFCB4" w:rsidR="004200FC" w:rsidRPr="004200FC" w:rsidRDefault="004200FC" w:rsidP="004200FC">
      <w:pPr>
        <w:pStyle w:val="ListParagraph"/>
        <w:numPr>
          <w:ilvl w:val="0"/>
          <w:numId w:val="20"/>
        </w:numPr>
        <w:rPr>
          <w:rFonts w:asciiTheme="minorHAnsi" w:hAnsiTheme="minorHAnsi" w:cstheme="minorHAnsi"/>
          <w:sz w:val="22"/>
          <w:szCs w:val="22"/>
        </w:rPr>
      </w:pPr>
      <w:r w:rsidRPr="004200FC">
        <w:rPr>
          <w:rFonts w:asciiTheme="minorHAnsi" w:hAnsiTheme="minorHAnsi" w:cstheme="minorHAnsi"/>
          <w:sz w:val="22"/>
          <w:szCs w:val="22"/>
        </w:rPr>
        <w:t>Clothing: When handling dangerous substances, wear gloves, laboratory coats, and safety shield or glasses.</w:t>
      </w:r>
    </w:p>
    <w:p w14:paraId="1F309CDE" w14:textId="77777777" w:rsidR="004200FC" w:rsidRPr="004200FC" w:rsidRDefault="004200FC" w:rsidP="004200FC">
      <w:pPr>
        <w:rPr>
          <w:rFonts w:cstheme="minorHAnsi"/>
          <w:sz w:val="22"/>
          <w:szCs w:val="22"/>
        </w:rPr>
      </w:pPr>
    </w:p>
    <w:p w14:paraId="26FEB31D" w14:textId="60506C3E" w:rsidR="004200FC" w:rsidRPr="004200FC" w:rsidRDefault="004200FC" w:rsidP="004200FC">
      <w:pPr>
        <w:pStyle w:val="ListParagraph"/>
        <w:numPr>
          <w:ilvl w:val="0"/>
          <w:numId w:val="20"/>
        </w:numPr>
        <w:rPr>
          <w:rFonts w:asciiTheme="minorHAnsi" w:hAnsiTheme="minorHAnsi" w:cstheme="minorHAnsi"/>
          <w:sz w:val="22"/>
          <w:szCs w:val="22"/>
        </w:rPr>
      </w:pPr>
      <w:r w:rsidRPr="004200FC">
        <w:rPr>
          <w:rFonts w:asciiTheme="minorHAnsi" w:hAnsiTheme="minorHAnsi" w:cstheme="minorHAnsi"/>
          <w:sz w:val="22"/>
          <w:szCs w:val="22"/>
        </w:rPr>
        <w:t>If you have long hair or loose clothes, make sure it is tied back or confined.</w:t>
      </w:r>
    </w:p>
    <w:p w14:paraId="142A176F" w14:textId="77777777" w:rsidR="004200FC" w:rsidRPr="004200FC" w:rsidRDefault="004200FC" w:rsidP="004200FC">
      <w:pPr>
        <w:rPr>
          <w:rFonts w:cstheme="minorHAnsi"/>
          <w:sz w:val="22"/>
          <w:szCs w:val="22"/>
        </w:rPr>
      </w:pPr>
    </w:p>
    <w:p w14:paraId="2DD1C422" w14:textId="79A8EAE4" w:rsidR="004200FC" w:rsidRPr="004200FC" w:rsidRDefault="004200FC" w:rsidP="004200FC">
      <w:pPr>
        <w:pStyle w:val="ListParagraph"/>
        <w:numPr>
          <w:ilvl w:val="0"/>
          <w:numId w:val="20"/>
        </w:numPr>
        <w:rPr>
          <w:rFonts w:asciiTheme="minorHAnsi" w:hAnsiTheme="minorHAnsi" w:cstheme="minorHAnsi"/>
          <w:sz w:val="22"/>
          <w:szCs w:val="22"/>
        </w:rPr>
      </w:pPr>
      <w:r w:rsidRPr="004200FC">
        <w:rPr>
          <w:rFonts w:asciiTheme="minorHAnsi" w:hAnsiTheme="minorHAnsi" w:cstheme="minorHAnsi"/>
          <w:sz w:val="22"/>
          <w:szCs w:val="22"/>
        </w:rPr>
        <w:t>Keep the work area clear of all materials except those needed for your work.</w:t>
      </w:r>
    </w:p>
    <w:p w14:paraId="635E18C7" w14:textId="77777777" w:rsidR="004200FC" w:rsidRPr="004200FC" w:rsidRDefault="004200FC" w:rsidP="004200FC">
      <w:pPr>
        <w:rPr>
          <w:rFonts w:cstheme="minorHAnsi"/>
          <w:sz w:val="22"/>
          <w:szCs w:val="22"/>
        </w:rPr>
      </w:pPr>
    </w:p>
    <w:p w14:paraId="2BE96EA0" w14:textId="24304BB1" w:rsidR="004200FC" w:rsidRPr="004200FC" w:rsidRDefault="004200FC" w:rsidP="004200FC">
      <w:pPr>
        <w:pStyle w:val="ListParagraph"/>
        <w:numPr>
          <w:ilvl w:val="0"/>
          <w:numId w:val="20"/>
        </w:numPr>
        <w:rPr>
          <w:rFonts w:asciiTheme="minorHAnsi" w:hAnsiTheme="minorHAnsi" w:cstheme="minorHAnsi"/>
          <w:sz w:val="22"/>
          <w:szCs w:val="22"/>
        </w:rPr>
      </w:pPr>
      <w:r w:rsidRPr="004200FC">
        <w:rPr>
          <w:rFonts w:asciiTheme="minorHAnsi" w:hAnsiTheme="minorHAnsi" w:cstheme="minorHAnsi"/>
          <w:sz w:val="22"/>
          <w:szCs w:val="22"/>
        </w:rPr>
        <w:t>Coats and bags should be stowed outside the lab space to keep all isles and walkways free of obstruction.</w:t>
      </w:r>
    </w:p>
    <w:p w14:paraId="3545ABEB" w14:textId="77777777" w:rsidR="004200FC" w:rsidRPr="004200FC" w:rsidRDefault="004200FC" w:rsidP="004200FC">
      <w:pPr>
        <w:rPr>
          <w:rFonts w:cstheme="minorHAnsi"/>
          <w:sz w:val="22"/>
          <w:szCs w:val="22"/>
        </w:rPr>
      </w:pPr>
    </w:p>
    <w:p w14:paraId="4CE12E43" w14:textId="5D0FC0EE" w:rsidR="004200FC" w:rsidRPr="004200FC" w:rsidRDefault="004200FC" w:rsidP="004200FC">
      <w:pPr>
        <w:pStyle w:val="ListParagraph"/>
        <w:numPr>
          <w:ilvl w:val="0"/>
          <w:numId w:val="20"/>
        </w:numPr>
        <w:rPr>
          <w:rFonts w:asciiTheme="minorHAnsi" w:hAnsiTheme="minorHAnsi" w:cstheme="minorHAnsi"/>
          <w:sz w:val="22"/>
          <w:szCs w:val="22"/>
        </w:rPr>
      </w:pPr>
      <w:r w:rsidRPr="004200FC">
        <w:rPr>
          <w:rFonts w:asciiTheme="minorHAnsi" w:hAnsiTheme="minorHAnsi" w:cstheme="minorHAnsi"/>
          <w:sz w:val="22"/>
          <w:szCs w:val="22"/>
        </w:rPr>
        <w:lastRenderedPageBreak/>
        <w:t>Disposal - You are responsible for the proper disposal of used material if any in appropriate containers.</w:t>
      </w:r>
    </w:p>
    <w:p w14:paraId="75B89CA6" w14:textId="77777777" w:rsidR="004200FC" w:rsidRPr="004200FC" w:rsidRDefault="004200FC" w:rsidP="004200FC">
      <w:pPr>
        <w:rPr>
          <w:rFonts w:cstheme="minorHAnsi"/>
          <w:sz w:val="22"/>
          <w:szCs w:val="22"/>
        </w:rPr>
      </w:pPr>
    </w:p>
    <w:p w14:paraId="465E841D" w14:textId="29495E32" w:rsidR="004200FC" w:rsidRPr="004200FC" w:rsidRDefault="004200FC" w:rsidP="004200FC">
      <w:pPr>
        <w:pStyle w:val="ListParagraph"/>
        <w:numPr>
          <w:ilvl w:val="0"/>
          <w:numId w:val="20"/>
        </w:numPr>
        <w:rPr>
          <w:rFonts w:asciiTheme="minorHAnsi" w:hAnsiTheme="minorHAnsi" w:cstheme="minorHAnsi"/>
          <w:sz w:val="22"/>
          <w:szCs w:val="22"/>
        </w:rPr>
      </w:pPr>
      <w:r w:rsidRPr="004200FC">
        <w:rPr>
          <w:rFonts w:asciiTheme="minorHAnsi" w:hAnsiTheme="minorHAnsi" w:cstheme="minorHAnsi"/>
          <w:sz w:val="22"/>
          <w:szCs w:val="22"/>
        </w:rPr>
        <w:t>Equipment Failure - If a piece of equipment fails while being used, report it immediately to your lab instructor of TA. Never try to fix the problem yourself because you could harm yourself and others.</w:t>
      </w:r>
    </w:p>
    <w:p w14:paraId="32FF3775" w14:textId="77777777" w:rsidR="004200FC" w:rsidRPr="004200FC" w:rsidRDefault="004200FC" w:rsidP="004200FC">
      <w:pPr>
        <w:rPr>
          <w:rFonts w:cstheme="minorHAnsi"/>
          <w:sz w:val="22"/>
          <w:szCs w:val="22"/>
        </w:rPr>
      </w:pPr>
    </w:p>
    <w:p w14:paraId="03FF6511" w14:textId="35894349" w:rsidR="004200FC" w:rsidRPr="004200FC" w:rsidRDefault="004200FC" w:rsidP="004200FC">
      <w:pPr>
        <w:pStyle w:val="ListParagraph"/>
        <w:numPr>
          <w:ilvl w:val="0"/>
          <w:numId w:val="20"/>
        </w:numPr>
        <w:rPr>
          <w:rFonts w:asciiTheme="minorHAnsi" w:hAnsiTheme="minorHAnsi" w:cstheme="minorHAnsi"/>
          <w:sz w:val="22"/>
          <w:szCs w:val="22"/>
        </w:rPr>
      </w:pPr>
      <w:r w:rsidRPr="004200FC">
        <w:rPr>
          <w:rFonts w:asciiTheme="minorHAnsi" w:hAnsiTheme="minorHAnsi" w:cstheme="minorHAnsi"/>
          <w:sz w:val="22"/>
          <w:szCs w:val="22"/>
        </w:rPr>
        <w:t xml:space="preserve">Clean up your work area before leaving. </w:t>
      </w:r>
    </w:p>
    <w:p w14:paraId="77D4DD51" w14:textId="335CCE63" w:rsidR="004200FC" w:rsidRPr="004200FC" w:rsidRDefault="004200FC" w:rsidP="004200FC">
      <w:pPr>
        <w:pStyle w:val="ListParagraph"/>
        <w:numPr>
          <w:ilvl w:val="0"/>
          <w:numId w:val="20"/>
        </w:numPr>
        <w:rPr>
          <w:rFonts w:asciiTheme="minorHAnsi" w:hAnsiTheme="minorHAnsi" w:cstheme="minorHAnsi"/>
          <w:sz w:val="22"/>
          <w:szCs w:val="22"/>
        </w:rPr>
      </w:pPr>
      <w:r w:rsidRPr="004200FC">
        <w:rPr>
          <w:rFonts w:asciiTheme="minorHAnsi" w:hAnsiTheme="minorHAnsi" w:cstheme="minorHAnsi"/>
          <w:sz w:val="22"/>
          <w:szCs w:val="22"/>
        </w:rPr>
        <w:t>Wash hands before leaving the lab or elsewhere before eating.</w:t>
      </w:r>
    </w:p>
    <w:p w14:paraId="3C3B69B5" w14:textId="77777777" w:rsidR="004200FC" w:rsidRPr="004200FC" w:rsidRDefault="004200FC" w:rsidP="004200FC">
      <w:pPr>
        <w:rPr>
          <w:rFonts w:cstheme="minorHAnsi"/>
          <w:b/>
          <w:bCs/>
          <w:sz w:val="22"/>
          <w:szCs w:val="22"/>
        </w:rPr>
      </w:pPr>
    </w:p>
    <w:p w14:paraId="4E531334" w14:textId="77777777" w:rsidR="004200FC" w:rsidRPr="004200FC" w:rsidRDefault="004200FC" w:rsidP="004200FC">
      <w:pPr>
        <w:rPr>
          <w:rFonts w:cstheme="minorHAnsi"/>
          <w:b/>
          <w:bCs/>
          <w:sz w:val="22"/>
          <w:szCs w:val="22"/>
        </w:rPr>
      </w:pPr>
    </w:p>
    <w:p w14:paraId="6414928C" w14:textId="77777777" w:rsidR="004200FC" w:rsidRPr="00BE73F5" w:rsidRDefault="004200FC" w:rsidP="004200FC">
      <w:pPr>
        <w:rPr>
          <w:rFonts w:cstheme="minorHAnsi"/>
          <w:sz w:val="22"/>
          <w:szCs w:val="22"/>
          <w:u w:val="single"/>
        </w:rPr>
      </w:pPr>
      <w:r w:rsidRPr="00BE73F5">
        <w:rPr>
          <w:rFonts w:cstheme="minorHAnsi"/>
          <w:sz w:val="22"/>
          <w:szCs w:val="22"/>
          <w:u w:val="single"/>
        </w:rPr>
        <w:t>Chemical safety</w:t>
      </w:r>
    </w:p>
    <w:p w14:paraId="0446EAD7" w14:textId="77777777" w:rsidR="004200FC" w:rsidRPr="004200FC" w:rsidRDefault="004200FC" w:rsidP="004200FC">
      <w:pPr>
        <w:rPr>
          <w:rFonts w:cstheme="minorHAnsi"/>
          <w:b/>
          <w:bCs/>
          <w:sz w:val="22"/>
          <w:szCs w:val="22"/>
        </w:rPr>
      </w:pPr>
    </w:p>
    <w:p w14:paraId="2FABF5C0" w14:textId="486A6C52" w:rsidR="004200FC" w:rsidRPr="004200FC" w:rsidRDefault="004200FC" w:rsidP="004200FC">
      <w:pPr>
        <w:pStyle w:val="ListParagraph"/>
        <w:numPr>
          <w:ilvl w:val="0"/>
          <w:numId w:val="18"/>
        </w:numPr>
        <w:rPr>
          <w:rFonts w:asciiTheme="minorHAnsi" w:hAnsiTheme="minorHAnsi" w:cstheme="minorHAnsi"/>
          <w:sz w:val="22"/>
          <w:szCs w:val="22"/>
        </w:rPr>
      </w:pPr>
      <w:r w:rsidRPr="004200FC">
        <w:rPr>
          <w:rFonts w:asciiTheme="minorHAnsi" w:hAnsiTheme="minorHAnsi" w:cstheme="minorHAnsi"/>
          <w:sz w:val="22"/>
          <w:szCs w:val="22"/>
        </w:rPr>
        <w:t>Treat every chemical as if it were hazardous.</w:t>
      </w:r>
    </w:p>
    <w:p w14:paraId="72FF90B4" w14:textId="77777777" w:rsidR="004200FC" w:rsidRPr="004200FC" w:rsidRDefault="004200FC" w:rsidP="004200FC">
      <w:pPr>
        <w:rPr>
          <w:rFonts w:cstheme="minorHAnsi"/>
          <w:sz w:val="22"/>
          <w:szCs w:val="22"/>
        </w:rPr>
      </w:pPr>
    </w:p>
    <w:p w14:paraId="515F2DF2" w14:textId="4E77AB7D" w:rsidR="004200FC" w:rsidRPr="004200FC" w:rsidRDefault="004200FC" w:rsidP="004200FC">
      <w:pPr>
        <w:pStyle w:val="ListParagraph"/>
        <w:numPr>
          <w:ilvl w:val="0"/>
          <w:numId w:val="18"/>
        </w:numPr>
        <w:rPr>
          <w:rFonts w:asciiTheme="minorHAnsi" w:hAnsiTheme="minorHAnsi" w:cstheme="minorHAnsi"/>
          <w:sz w:val="22"/>
          <w:szCs w:val="22"/>
        </w:rPr>
      </w:pPr>
      <w:r w:rsidRPr="004200FC">
        <w:rPr>
          <w:rFonts w:asciiTheme="minorHAnsi" w:hAnsiTheme="minorHAnsi" w:cstheme="minorHAnsi"/>
          <w:sz w:val="22"/>
          <w:szCs w:val="22"/>
        </w:rPr>
        <w:t>Make sure all chemicals are clearly and currently labeled with the substance name, if you find any substance in the lab not labeled, notify the lab instructor immediately.</w:t>
      </w:r>
    </w:p>
    <w:p w14:paraId="4B726DC3" w14:textId="77777777" w:rsidR="004200FC" w:rsidRPr="004200FC" w:rsidRDefault="004200FC" w:rsidP="004200FC">
      <w:pPr>
        <w:rPr>
          <w:rFonts w:cstheme="minorHAnsi"/>
          <w:sz w:val="22"/>
          <w:szCs w:val="22"/>
        </w:rPr>
      </w:pPr>
    </w:p>
    <w:p w14:paraId="7FE9AB4D" w14:textId="67DA2866" w:rsidR="004200FC" w:rsidRPr="004200FC" w:rsidRDefault="004200FC" w:rsidP="004200FC">
      <w:pPr>
        <w:pStyle w:val="ListParagraph"/>
        <w:numPr>
          <w:ilvl w:val="0"/>
          <w:numId w:val="18"/>
        </w:numPr>
        <w:rPr>
          <w:rFonts w:asciiTheme="minorHAnsi" w:hAnsiTheme="minorHAnsi" w:cstheme="minorHAnsi"/>
          <w:sz w:val="22"/>
          <w:szCs w:val="22"/>
        </w:rPr>
      </w:pPr>
      <w:r w:rsidRPr="004200FC">
        <w:rPr>
          <w:rFonts w:asciiTheme="minorHAnsi" w:hAnsiTheme="minorHAnsi" w:cstheme="minorHAnsi"/>
          <w:sz w:val="22"/>
          <w:szCs w:val="22"/>
        </w:rPr>
        <w:t xml:space="preserve">Never return chemicals to reagent bottles. If excess </w:t>
      </w:r>
      <w:proofErr w:type="spellStart"/>
      <w:r w:rsidRPr="004200FC">
        <w:rPr>
          <w:rFonts w:asciiTheme="minorHAnsi" w:hAnsiTheme="minorHAnsi" w:cstheme="minorHAnsi"/>
          <w:sz w:val="22"/>
          <w:szCs w:val="22"/>
        </w:rPr>
        <w:t>can not</w:t>
      </w:r>
      <w:proofErr w:type="spellEnd"/>
      <w:r w:rsidRPr="004200FC">
        <w:rPr>
          <w:rFonts w:asciiTheme="minorHAnsi" w:hAnsiTheme="minorHAnsi" w:cstheme="minorHAnsi"/>
          <w:sz w:val="22"/>
          <w:szCs w:val="22"/>
        </w:rPr>
        <w:t xml:space="preserve"> be used, dispose of it in a properly designated manner.</w:t>
      </w:r>
    </w:p>
    <w:p w14:paraId="425DA488" w14:textId="77777777" w:rsidR="004200FC" w:rsidRPr="004200FC" w:rsidRDefault="004200FC" w:rsidP="004200FC">
      <w:pPr>
        <w:rPr>
          <w:rFonts w:cstheme="minorHAnsi"/>
          <w:sz w:val="22"/>
          <w:szCs w:val="22"/>
        </w:rPr>
      </w:pPr>
    </w:p>
    <w:p w14:paraId="1D7DBD1D" w14:textId="05CDE7E2" w:rsidR="004200FC" w:rsidRPr="004200FC" w:rsidRDefault="004200FC" w:rsidP="004200FC">
      <w:pPr>
        <w:pStyle w:val="ListParagraph"/>
        <w:numPr>
          <w:ilvl w:val="0"/>
          <w:numId w:val="18"/>
        </w:numPr>
        <w:rPr>
          <w:rFonts w:asciiTheme="minorHAnsi" w:hAnsiTheme="minorHAnsi" w:cstheme="minorHAnsi"/>
          <w:sz w:val="22"/>
          <w:szCs w:val="22"/>
        </w:rPr>
      </w:pPr>
      <w:r w:rsidRPr="004200FC">
        <w:rPr>
          <w:rFonts w:asciiTheme="minorHAnsi" w:hAnsiTheme="minorHAnsi" w:cstheme="minorHAnsi"/>
          <w:sz w:val="22"/>
          <w:szCs w:val="22"/>
        </w:rPr>
        <w:t>Comply with fire regulations concerning storage quantities, types of approved containers and cabinets, proper labeling, etc. If uncertain about regulations, contact the building coordinator.</w:t>
      </w:r>
    </w:p>
    <w:p w14:paraId="7BCCD4DA" w14:textId="77777777" w:rsidR="004200FC" w:rsidRPr="004200FC" w:rsidRDefault="004200FC" w:rsidP="004200FC">
      <w:pPr>
        <w:rPr>
          <w:rFonts w:cstheme="minorHAnsi"/>
          <w:sz w:val="22"/>
          <w:szCs w:val="22"/>
        </w:rPr>
      </w:pPr>
    </w:p>
    <w:p w14:paraId="7C0EAECB" w14:textId="47D9F3B3" w:rsidR="004200FC" w:rsidRPr="004200FC" w:rsidRDefault="004200FC" w:rsidP="004200FC">
      <w:pPr>
        <w:pStyle w:val="ListParagraph"/>
        <w:numPr>
          <w:ilvl w:val="0"/>
          <w:numId w:val="18"/>
        </w:numPr>
        <w:rPr>
          <w:rFonts w:asciiTheme="minorHAnsi" w:hAnsiTheme="minorHAnsi" w:cstheme="minorHAnsi"/>
          <w:sz w:val="22"/>
          <w:szCs w:val="22"/>
        </w:rPr>
      </w:pPr>
      <w:r w:rsidRPr="004200FC">
        <w:rPr>
          <w:rFonts w:asciiTheme="minorHAnsi" w:hAnsiTheme="minorHAnsi" w:cstheme="minorHAnsi"/>
          <w:sz w:val="22"/>
          <w:szCs w:val="22"/>
        </w:rPr>
        <w:t>Use volatile and flammable compounds only in a fume hood. Procedures that produce aerosols should be performed in a hood to prevent inhalation of hazardous material.</w:t>
      </w:r>
    </w:p>
    <w:p w14:paraId="5A54AED6" w14:textId="77777777" w:rsidR="004200FC" w:rsidRPr="004200FC" w:rsidRDefault="004200FC" w:rsidP="004200FC">
      <w:pPr>
        <w:rPr>
          <w:rFonts w:cstheme="minorHAnsi"/>
          <w:sz w:val="22"/>
          <w:szCs w:val="22"/>
        </w:rPr>
      </w:pPr>
    </w:p>
    <w:p w14:paraId="7DC422C7" w14:textId="2032E3D8" w:rsidR="004200FC" w:rsidRPr="004200FC" w:rsidRDefault="004200FC" w:rsidP="004200FC">
      <w:pPr>
        <w:pStyle w:val="ListParagraph"/>
        <w:numPr>
          <w:ilvl w:val="0"/>
          <w:numId w:val="18"/>
        </w:numPr>
        <w:rPr>
          <w:rFonts w:asciiTheme="minorHAnsi" w:hAnsiTheme="minorHAnsi" w:cstheme="minorHAnsi"/>
          <w:sz w:val="22"/>
          <w:szCs w:val="22"/>
        </w:rPr>
      </w:pPr>
      <w:r w:rsidRPr="004200FC">
        <w:rPr>
          <w:rFonts w:asciiTheme="minorHAnsi" w:hAnsiTheme="minorHAnsi" w:cstheme="minorHAnsi"/>
          <w:sz w:val="22"/>
          <w:szCs w:val="22"/>
        </w:rPr>
        <w:t>Never allow a solvent to come in contact with your skin. Use gloves when needed.</w:t>
      </w:r>
    </w:p>
    <w:p w14:paraId="687720BB" w14:textId="77777777" w:rsidR="004200FC" w:rsidRPr="004200FC" w:rsidRDefault="004200FC" w:rsidP="004200FC">
      <w:pPr>
        <w:rPr>
          <w:rFonts w:cstheme="minorHAnsi"/>
          <w:sz w:val="22"/>
          <w:szCs w:val="22"/>
        </w:rPr>
      </w:pPr>
    </w:p>
    <w:p w14:paraId="3D2F8A43" w14:textId="3C079187" w:rsidR="004200FC" w:rsidRPr="004200FC" w:rsidRDefault="004200FC" w:rsidP="004200FC">
      <w:pPr>
        <w:pStyle w:val="ListParagraph"/>
        <w:numPr>
          <w:ilvl w:val="0"/>
          <w:numId w:val="18"/>
        </w:numPr>
        <w:rPr>
          <w:rFonts w:asciiTheme="minorHAnsi" w:hAnsiTheme="minorHAnsi" w:cstheme="minorHAnsi"/>
          <w:sz w:val="22"/>
          <w:szCs w:val="22"/>
        </w:rPr>
      </w:pPr>
      <w:r w:rsidRPr="004200FC">
        <w:rPr>
          <w:rFonts w:asciiTheme="minorHAnsi" w:hAnsiTheme="minorHAnsi" w:cstheme="minorHAnsi"/>
          <w:sz w:val="22"/>
          <w:szCs w:val="22"/>
        </w:rPr>
        <w:t>Never "smell" a solvent!! Read the label on the solvent bottle to identify its contents.</w:t>
      </w:r>
    </w:p>
    <w:p w14:paraId="63D80E7E" w14:textId="77777777" w:rsidR="004200FC" w:rsidRPr="004200FC" w:rsidRDefault="004200FC" w:rsidP="004200FC">
      <w:pPr>
        <w:rPr>
          <w:rFonts w:cstheme="minorHAnsi"/>
          <w:sz w:val="22"/>
          <w:szCs w:val="22"/>
        </w:rPr>
      </w:pPr>
    </w:p>
    <w:p w14:paraId="72B0F606" w14:textId="59A5034C" w:rsidR="004200FC" w:rsidRPr="004200FC" w:rsidRDefault="004200FC" w:rsidP="004200FC">
      <w:pPr>
        <w:pStyle w:val="ListParagraph"/>
        <w:numPr>
          <w:ilvl w:val="0"/>
          <w:numId w:val="18"/>
        </w:numPr>
        <w:rPr>
          <w:rFonts w:asciiTheme="minorHAnsi" w:hAnsiTheme="minorHAnsi" w:cstheme="minorHAnsi"/>
          <w:sz w:val="22"/>
          <w:szCs w:val="22"/>
        </w:rPr>
      </w:pPr>
      <w:r w:rsidRPr="004200FC">
        <w:rPr>
          <w:rFonts w:asciiTheme="minorHAnsi" w:hAnsiTheme="minorHAnsi" w:cstheme="minorHAnsi"/>
          <w:sz w:val="22"/>
          <w:szCs w:val="22"/>
        </w:rPr>
        <w:t>Dispose of all chemical waste in proper containers. Never pour anything down the sink without first obtaining clearance.</w:t>
      </w:r>
    </w:p>
    <w:p w14:paraId="09DB46DC" w14:textId="77777777" w:rsidR="004200FC" w:rsidRPr="004200FC" w:rsidRDefault="004200FC" w:rsidP="004200FC">
      <w:pPr>
        <w:rPr>
          <w:rFonts w:cstheme="minorHAnsi"/>
          <w:sz w:val="22"/>
          <w:szCs w:val="22"/>
        </w:rPr>
      </w:pPr>
    </w:p>
    <w:p w14:paraId="3C3A1102" w14:textId="1A8AAC22" w:rsidR="004200FC" w:rsidRPr="004200FC" w:rsidRDefault="004200FC" w:rsidP="004200FC">
      <w:pPr>
        <w:pStyle w:val="ListParagraph"/>
        <w:numPr>
          <w:ilvl w:val="0"/>
          <w:numId w:val="18"/>
        </w:numPr>
        <w:rPr>
          <w:rFonts w:asciiTheme="minorHAnsi" w:hAnsiTheme="minorHAnsi" w:cstheme="minorHAnsi"/>
          <w:sz w:val="22"/>
          <w:szCs w:val="22"/>
        </w:rPr>
      </w:pPr>
      <w:r w:rsidRPr="004200FC">
        <w:rPr>
          <w:rFonts w:asciiTheme="minorHAnsi" w:hAnsiTheme="minorHAnsi" w:cstheme="minorHAnsi"/>
          <w:sz w:val="22"/>
          <w:szCs w:val="22"/>
        </w:rPr>
        <w:t>Inform other lab workers of, and clean up spills immediately.</w:t>
      </w:r>
    </w:p>
    <w:p w14:paraId="1AAB3E37" w14:textId="77777777" w:rsidR="004200FC" w:rsidRPr="004200FC" w:rsidRDefault="004200FC" w:rsidP="004200FC">
      <w:pPr>
        <w:rPr>
          <w:rFonts w:cstheme="minorHAnsi"/>
          <w:sz w:val="22"/>
          <w:szCs w:val="22"/>
        </w:rPr>
      </w:pPr>
    </w:p>
    <w:p w14:paraId="367E7835" w14:textId="53BE8C34" w:rsidR="004200FC" w:rsidRPr="004200FC" w:rsidRDefault="004200FC" w:rsidP="004200FC">
      <w:pPr>
        <w:pStyle w:val="ListParagraph"/>
        <w:numPr>
          <w:ilvl w:val="0"/>
          <w:numId w:val="18"/>
        </w:numPr>
        <w:rPr>
          <w:rFonts w:asciiTheme="minorHAnsi" w:hAnsiTheme="minorHAnsi" w:cstheme="minorHAnsi"/>
          <w:sz w:val="22"/>
          <w:szCs w:val="22"/>
        </w:rPr>
      </w:pPr>
      <w:r w:rsidRPr="004200FC">
        <w:rPr>
          <w:rFonts w:asciiTheme="minorHAnsi" w:hAnsiTheme="minorHAnsi" w:cstheme="minorHAnsi"/>
          <w:sz w:val="22"/>
          <w:szCs w:val="22"/>
        </w:rPr>
        <w:t>Do not bring food into the laboratory.</w:t>
      </w:r>
    </w:p>
    <w:p w14:paraId="2CD653E2" w14:textId="77777777" w:rsidR="004200FC" w:rsidRPr="004200FC" w:rsidRDefault="004200FC" w:rsidP="004200FC">
      <w:pPr>
        <w:rPr>
          <w:rFonts w:cstheme="minorHAnsi"/>
          <w:b/>
          <w:bCs/>
          <w:sz w:val="22"/>
          <w:szCs w:val="22"/>
        </w:rPr>
      </w:pPr>
    </w:p>
    <w:p w14:paraId="355CDBA5" w14:textId="77777777" w:rsidR="004200FC" w:rsidRPr="00BE73F5" w:rsidRDefault="004200FC" w:rsidP="004200FC">
      <w:pPr>
        <w:rPr>
          <w:rFonts w:cstheme="minorHAnsi"/>
          <w:sz w:val="22"/>
          <w:szCs w:val="22"/>
          <w:u w:val="single"/>
        </w:rPr>
      </w:pPr>
      <w:r w:rsidRPr="004200FC">
        <w:rPr>
          <w:rFonts w:eastAsia="MS Gothic" w:cstheme="minorHAnsi"/>
          <w:b/>
          <w:bCs/>
          <w:sz w:val="22"/>
          <w:szCs w:val="22"/>
        </w:rPr>
        <w:t xml:space="preserve">　</w:t>
      </w:r>
      <w:r w:rsidRPr="00BE73F5">
        <w:rPr>
          <w:rFonts w:cstheme="minorHAnsi"/>
          <w:sz w:val="22"/>
          <w:szCs w:val="22"/>
          <w:u w:val="single"/>
        </w:rPr>
        <w:t>Additional Safety Guidelines</w:t>
      </w:r>
    </w:p>
    <w:p w14:paraId="46631AEA" w14:textId="77777777" w:rsidR="004200FC" w:rsidRPr="004200FC" w:rsidRDefault="004200FC" w:rsidP="004200FC">
      <w:pPr>
        <w:rPr>
          <w:rFonts w:cstheme="minorHAnsi"/>
          <w:b/>
          <w:bCs/>
          <w:sz w:val="22"/>
          <w:szCs w:val="22"/>
        </w:rPr>
      </w:pPr>
    </w:p>
    <w:p w14:paraId="630C51E8" w14:textId="77777777" w:rsidR="004200FC" w:rsidRPr="004200FC" w:rsidRDefault="004200FC" w:rsidP="004200FC">
      <w:pPr>
        <w:rPr>
          <w:rFonts w:cstheme="minorHAnsi"/>
          <w:sz w:val="22"/>
          <w:szCs w:val="22"/>
        </w:rPr>
      </w:pPr>
      <w:r w:rsidRPr="004200FC">
        <w:rPr>
          <w:rFonts w:cstheme="minorHAnsi"/>
          <w:sz w:val="22"/>
          <w:szCs w:val="22"/>
        </w:rPr>
        <w:t>1.</w:t>
      </w:r>
      <w:r w:rsidRPr="004200FC">
        <w:rPr>
          <w:rFonts w:cstheme="minorHAnsi"/>
          <w:sz w:val="22"/>
          <w:szCs w:val="22"/>
        </w:rPr>
        <w:tab/>
        <w:t>Never do unauthorized experiments.</w:t>
      </w:r>
    </w:p>
    <w:p w14:paraId="6AAF1562" w14:textId="77777777" w:rsidR="004200FC" w:rsidRPr="004200FC" w:rsidRDefault="004200FC" w:rsidP="004200FC">
      <w:pPr>
        <w:rPr>
          <w:rFonts w:cstheme="minorHAnsi"/>
          <w:sz w:val="22"/>
          <w:szCs w:val="22"/>
        </w:rPr>
      </w:pPr>
    </w:p>
    <w:p w14:paraId="59D44437" w14:textId="77777777" w:rsidR="004200FC" w:rsidRPr="004200FC" w:rsidRDefault="004200FC" w:rsidP="004200FC">
      <w:pPr>
        <w:rPr>
          <w:rFonts w:cstheme="minorHAnsi"/>
          <w:sz w:val="22"/>
          <w:szCs w:val="22"/>
        </w:rPr>
      </w:pPr>
      <w:r w:rsidRPr="004200FC">
        <w:rPr>
          <w:rFonts w:cstheme="minorHAnsi"/>
          <w:sz w:val="22"/>
          <w:szCs w:val="22"/>
        </w:rPr>
        <w:t>2.</w:t>
      </w:r>
      <w:r w:rsidRPr="004200FC">
        <w:rPr>
          <w:rFonts w:cstheme="minorHAnsi"/>
          <w:sz w:val="22"/>
          <w:szCs w:val="22"/>
        </w:rPr>
        <w:tab/>
        <w:t>Never work alone in laboratory.</w:t>
      </w:r>
    </w:p>
    <w:p w14:paraId="3F49D63C" w14:textId="77777777" w:rsidR="004200FC" w:rsidRPr="004200FC" w:rsidRDefault="004200FC" w:rsidP="004200FC">
      <w:pPr>
        <w:rPr>
          <w:rFonts w:cstheme="minorHAnsi"/>
          <w:sz w:val="22"/>
          <w:szCs w:val="22"/>
        </w:rPr>
      </w:pPr>
    </w:p>
    <w:p w14:paraId="0EAC96FD" w14:textId="77777777" w:rsidR="004200FC" w:rsidRPr="004200FC" w:rsidRDefault="004200FC" w:rsidP="004200FC">
      <w:pPr>
        <w:rPr>
          <w:rFonts w:cstheme="minorHAnsi"/>
          <w:sz w:val="22"/>
          <w:szCs w:val="22"/>
        </w:rPr>
      </w:pPr>
      <w:r w:rsidRPr="004200FC">
        <w:rPr>
          <w:rFonts w:cstheme="minorHAnsi"/>
          <w:sz w:val="22"/>
          <w:szCs w:val="22"/>
        </w:rPr>
        <w:t>3.</w:t>
      </w:r>
      <w:r w:rsidRPr="004200FC">
        <w:rPr>
          <w:rFonts w:cstheme="minorHAnsi"/>
          <w:sz w:val="22"/>
          <w:szCs w:val="22"/>
        </w:rPr>
        <w:tab/>
        <w:t>Keep your lab space clean and organized.</w:t>
      </w:r>
    </w:p>
    <w:p w14:paraId="0E291D90" w14:textId="77777777" w:rsidR="004200FC" w:rsidRPr="004200FC" w:rsidRDefault="004200FC" w:rsidP="004200FC">
      <w:pPr>
        <w:rPr>
          <w:rFonts w:cstheme="minorHAnsi"/>
          <w:sz w:val="22"/>
          <w:szCs w:val="22"/>
        </w:rPr>
      </w:pPr>
    </w:p>
    <w:p w14:paraId="5A5FD2E3" w14:textId="77777777" w:rsidR="004200FC" w:rsidRPr="004200FC" w:rsidRDefault="004200FC" w:rsidP="004200FC">
      <w:pPr>
        <w:rPr>
          <w:rFonts w:cstheme="minorHAnsi"/>
          <w:sz w:val="22"/>
          <w:szCs w:val="22"/>
        </w:rPr>
      </w:pPr>
      <w:r w:rsidRPr="004200FC">
        <w:rPr>
          <w:rFonts w:cstheme="minorHAnsi"/>
          <w:sz w:val="22"/>
          <w:szCs w:val="22"/>
        </w:rPr>
        <w:t>4.</w:t>
      </w:r>
      <w:r w:rsidRPr="004200FC">
        <w:rPr>
          <w:rFonts w:cstheme="minorHAnsi"/>
          <w:sz w:val="22"/>
          <w:szCs w:val="22"/>
        </w:rPr>
        <w:tab/>
        <w:t>Do not leave an on-going experiment unattended.</w:t>
      </w:r>
    </w:p>
    <w:p w14:paraId="292A236F" w14:textId="77777777" w:rsidR="004200FC" w:rsidRPr="004200FC" w:rsidRDefault="004200FC" w:rsidP="004200FC">
      <w:pPr>
        <w:rPr>
          <w:rFonts w:cstheme="minorHAnsi"/>
          <w:sz w:val="22"/>
          <w:szCs w:val="22"/>
        </w:rPr>
      </w:pPr>
    </w:p>
    <w:p w14:paraId="509E326A" w14:textId="77777777" w:rsidR="004200FC" w:rsidRPr="004200FC" w:rsidRDefault="004200FC" w:rsidP="004200FC">
      <w:pPr>
        <w:rPr>
          <w:rFonts w:cstheme="minorHAnsi"/>
          <w:sz w:val="22"/>
          <w:szCs w:val="22"/>
        </w:rPr>
      </w:pPr>
      <w:r w:rsidRPr="004200FC">
        <w:rPr>
          <w:rFonts w:cstheme="minorHAnsi"/>
          <w:sz w:val="22"/>
          <w:szCs w:val="22"/>
        </w:rPr>
        <w:t>5.</w:t>
      </w:r>
      <w:r w:rsidRPr="004200FC">
        <w:rPr>
          <w:rFonts w:cstheme="minorHAnsi"/>
          <w:sz w:val="22"/>
          <w:szCs w:val="22"/>
        </w:rPr>
        <w:tab/>
        <w:t>Never use open flames in laboratory.</w:t>
      </w:r>
    </w:p>
    <w:p w14:paraId="6000E539" w14:textId="77777777" w:rsidR="004200FC" w:rsidRPr="004200FC" w:rsidRDefault="004200FC" w:rsidP="004200FC">
      <w:pPr>
        <w:rPr>
          <w:rFonts w:cstheme="minorHAnsi"/>
          <w:sz w:val="22"/>
          <w:szCs w:val="22"/>
        </w:rPr>
      </w:pPr>
    </w:p>
    <w:p w14:paraId="1D6697F2" w14:textId="77777777" w:rsidR="004200FC" w:rsidRPr="004200FC" w:rsidRDefault="004200FC" w:rsidP="004200FC">
      <w:pPr>
        <w:rPr>
          <w:rFonts w:cstheme="minorHAnsi"/>
          <w:sz w:val="22"/>
          <w:szCs w:val="22"/>
        </w:rPr>
      </w:pPr>
      <w:r w:rsidRPr="004200FC">
        <w:rPr>
          <w:rFonts w:cstheme="minorHAnsi"/>
          <w:sz w:val="22"/>
          <w:szCs w:val="22"/>
        </w:rPr>
        <w:lastRenderedPageBreak/>
        <w:t>6.</w:t>
      </w:r>
      <w:r w:rsidRPr="004200FC">
        <w:rPr>
          <w:rFonts w:cstheme="minorHAnsi"/>
          <w:sz w:val="22"/>
          <w:szCs w:val="22"/>
        </w:rPr>
        <w:tab/>
        <w:t>Maintain unobstructed access to all exits, fire extinguishers, electrical panels, emergency showers, and eye washes.</w:t>
      </w:r>
    </w:p>
    <w:p w14:paraId="03DFE966" w14:textId="77777777" w:rsidR="004200FC" w:rsidRPr="004200FC" w:rsidRDefault="004200FC" w:rsidP="004200FC">
      <w:pPr>
        <w:rPr>
          <w:rFonts w:cstheme="minorHAnsi"/>
          <w:sz w:val="22"/>
          <w:szCs w:val="22"/>
        </w:rPr>
      </w:pPr>
    </w:p>
    <w:p w14:paraId="4009904C" w14:textId="77777777" w:rsidR="004200FC" w:rsidRPr="004200FC" w:rsidRDefault="004200FC" w:rsidP="004200FC">
      <w:pPr>
        <w:rPr>
          <w:rFonts w:cstheme="minorHAnsi"/>
          <w:sz w:val="22"/>
          <w:szCs w:val="22"/>
        </w:rPr>
      </w:pPr>
      <w:r w:rsidRPr="004200FC">
        <w:rPr>
          <w:rFonts w:cstheme="minorHAnsi"/>
          <w:sz w:val="22"/>
          <w:szCs w:val="22"/>
        </w:rPr>
        <w:t>7.</w:t>
      </w:r>
      <w:r w:rsidRPr="004200FC">
        <w:rPr>
          <w:rFonts w:cstheme="minorHAnsi"/>
          <w:sz w:val="22"/>
          <w:szCs w:val="22"/>
        </w:rPr>
        <w:tab/>
        <w:t xml:space="preserve">A reminder: Clean your lab bench and area and equipment before leaving. </w:t>
      </w:r>
    </w:p>
    <w:p w14:paraId="49F18DD3" w14:textId="77777777" w:rsidR="004200FC" w:rsidRPr="004200FC" w:rsidRDefault="004200FC" w:rsidP="004200FC">
      <w:pPr>
        <w:rPr>
          <w:rFonts w:cstheme="minorHAnsi"/>
          <w:b/>
          <w:bCs/>
          <w:sz w:val="22"/>
          <w:szCs w:val="22"/>
        </w:rPr>
      </w:pPr>
    </w:p>
    <w:p w14:paraId="52DAA5CD" w14:textId="77777777" w:rsidR="004200FC" w:rsidRPr="004200FC" w:rsidRDefault="004200FC" w:rsidP="004200FC">
      <w:pPr>
        <w:rPr>
          <w:rFonts w:cstheme="minorHAnsi"/>
          <w:b/>
          <w:bCs/>
          <w:sz w:val="22"/>
          <w:szCs w:val="22"/>
        </w:rPr>
      </w:pPr>
    </w:p>
    <w:p w14:paraId="2917949F" w14:textId="77777777" w:rsidR="004200FC" w:rsidRPr="00BE73F5" w:rsidRDefault="004200FC" w:rsidP="004200FC">
      <w:pPr>
        <w:rPr>
          <w:rFonts w:cstheme="minorHAnsi"/>
          <w:sz w:val="22"/>
          <w:szCs w:val="22"/>
          <w:u w:val="single"/>
        </w:rPr>
      </w:pPr>
      <w:r w:rsidRPr="00BE73F5">
        <w:rPr>
          <w:rFonts w:cstheme="minorHAnsi"/>
          <w:sz w:val="22"/>
          <w:szCs w:val="22"/>
          <w:u w:val="single"/>
        </w:rPr>
        <w:t>Emergency Response</w:t>
      </w:r>
    </w:p>
    <w:p w14:paraId="08AD67DD" w14:textId="77777777" w:rsidR="004200FC" w:rsidRPr="004200FC" w:rsidRDefault="004200FC" w:rsidP="004200FC">
      <w:pPr>
        <w:rPr>
          <w:rFonts w:cstheme="minorHAnsi"/>
          <w:b/>
          <w:bCs/>
          <w:sz w:val="22"/>
          <w:szCs w:val="22"/>
        </w:rPr>
      </w:pPr>
    </w:p>
    <w:p w14:paraId="7F76436D" w14:textId="77777777" w:rsidR="004200FC" w:rsidRPr="004200FC" w:rsidRDefault="004200FC" w:rsidP="00D65476">
      <w:pPr>
        <w:rPr>
          <w:rFonts w:cstheme="minorHAnsi"/>
          <w:sz w:val="22"/>
          <w:szCs w:val="22"/>
        </w:rPr>
      </w:pPr>
      <w:r w:rsidRPr="004200FC">
        <w:rPr>
          <w:rFonts w:cstheme="minorHAnsi"/>
          <w:sz w:val="22"/>
          <w:szCs w:val="22"/>
        </w:rPr>
        <w:t>1. It is your responsibility to read safety and fire alarm posters and follow the instructions during an emergency.</w:t>
      </w:r>
    </w:p>
    <w:p w14:paraId="7705AB00" w14:textId="77777777" w:rsidR="004200FC" w:rsidRPr="004200FC" w:rsidRDefault="004200FC" w:rsidP="00D65476">
      <w:pPr>
        <w:rPr>
          <w:rFonts w:cstheme="minorHAnsi"/>
          <w:sz w:val="22"/>
          <w:szCs w:val="22"/>
        </w:rPr>
      </w:pPr>
    </w:p>
    <w:p w14:paraId="2F7E0953" w14:textId="77777777" w:rsidR="004200FC" w:rsidRPr="004200FC" w:rsidRDefault="004200FC" w:rsidP="00D65476">
      <w:pPr>
        <w:rPr>
          <w:rFonts w:cstheme="minorHAnsi"/>
          <w:sz w:val="22"/>
          <w:szCs w:val="22"/>
        </w:rPr>
      </w:pPr>
      <w:r w:rsidRPr="004200FC">
        <w:rPr>
          <w:rFonts w:cstheme="minorHAnsi"/>
          <w:sz w:val="22"/>
          <w:szCs w:val="22"/>
        </w:rPr>
        <w:t>2. Know the location of the fire extinguisher, eye wash, and safety shower in your lab and know how to use them.</w:t>
      </w:r>
    </w:p>
    <w:p w14:paraId="11388567" w14:textId="77777777" w:rsidR="004200FC" w:rsidRPr="004200FC" w:rsidRDefault="004200FC" w:rsidP="00D65476">
      <w:pPr>
        <w:rPr>
          <w:rFonts w:cstheme="minorHAnsi"/>
          <w:sz w:val="22"/>
          <w:szCs w:val="22"/>
        </w:rPr>
      </w:pPr>
    </w:p>
    <w:p w14:paraId="40628880" w14:textId="77777777" w:rsidR="004200FC" w:rsidRPr="004200FC" w:rsidRDefault="004200FC" w:rsidP="00D65476">
      <w:pPr>
        <w:rPr>
          <w:rFonts w:cstheme="minorHAnsi"/>
          <w:sz w:val="22"/>
          <w:szCs w:val="22"/>
        </w:rPr>
      </w:pPr>
      <w:r w:rsidRPr="004200FC">
        <w:rPr>
          <w:rFonts w:cstheme="minorHAnsi"/>
          <w:sz w:val="22"/>
          <w:szCs w:val="22"/>
        </w:rPr>
        <w:t>3. Notify your instructor immediately after any injury, fire, explosion, spill or breakage.</w:t>
      </w:r>
    </w:p>
    <w:p w14:paraId="1F1B664D" w14:textId="77777777" w:rsidR="004200FC" w:rsidRPr="004200FC" w:rsidRDefault="004200FC" w:rsidP="00D65476">
      <w:pPr>
        <w:rPr>
          <w:rFonts w:cstheme="minorHAnsi"/>
          <w:sz w:val="22"/>
          <w:szCs w:val="22"/>
        </w:rPr>
      </w:pPr>
    </w:p>
    <w:p w14:paraId="2CDD88A5" w14:textId="4DACCF60" w:rsidR="004200FC" w:rsidRDefault="004200FC" w:rsidP="00D65476">
      <w:pPr>
        <w:rPr>
          <w:rFonts w:cstheme="minorHAnsi"/>
          <w:sz w:val="22"/>
          <w:szCs w:val="22"/>
        </w:rPr>
      </w:pPr>
      <w:r w:rsidRPr="004200FC">
        <w:rPr>
          <w:rFonts w:cstheme="minorHAnsi"/>
          <w:sz w:val="22"/>
          <w:szCs w:val="22"/>
        </w:rPr>
        <w:t>4. Know the building evacuation procedures.</w:t>
      </w:r>
    </w:p>
    <w:p w14:paraId="799C7C99" w14:textId="634097AD" w:rsidR="004200FC" w:rsidRDefault="004200FC" w:rsidP="004200FC">
      <w:pPr>
        <w:rPr>
          <w:rFonts w:cstheme="minorHAnsi"/>
          <w:sz w:val="22"/>
          <w:szCs w:val="22"/>
        </w:rPr>
      </w:pPr>
    </w:p>
    <w:p w14:paraId="4007BB03" w14:textId="039E42E7" w:rsidR="004200FC" w:rsidRDefault="004200FC" w:rsidP="004200FC">
      <w:pPr>
        <w:rPr>
          <w:rFonts w:cstheme="minorHAnsi"/>
          <w:sz w:val="22"/>
          <w:szCs w:val="22"/>
        </w:rPr>
      </w:pPr>
    </w:p>
    <w:p w14:paraId="69793F1A" w14:textId="1AAEDCE6" w:rsidR="004200FC" w:rsidRPr="006D7F15" w:rsidRDefault="004200FC" w:rsidP="004200FC">
      <w:pPr>
        <w:rPr>
          <w:rFonts w:cstheme="minorHAnsi"/>
          <w:b/>
          <w:bCs/>
          <w:sz w:val="22"/>
          <w:szCs w:val="22"/>
        </w:rPr>
      </w:pPr>
      <w:r w:rsidRPr="006D7F15">
        <w:rPr>
          <w:rFonts w:cstheme="minorHAnsi"/>
          <w:b/>
          <w:bCs/>
          <w:sz w:val="22"/>
          <w:szCs w:val="22"/>
        </w:rPr>
        <w:t>Annex 2: DNA extraction Protocol</w:t>
      </w:r>
    </w:p>
    <w:p w14:paraId="415D1D53" w14:textId="2C3AD4B7" w:rsidR="004200FC" w:rsidRDefault="004200FC" w:rsidP="004200FC">
      <w:pPr>
        <w:rPr>
          <w:rFonts w:cstheme="minorHAnsi"/>
          <w:sz w:val="22"/>
          <w:szCs w:val="22"/>
        </w:rPr>
      </w:pPr>
    </w:p>
    <w:p w14:paraId="5CAFEFE6" w14:textId="2D9CBBE4" w:rsidR="004200FC" w:rsidRPr="00BE73F5" w:rsidRDefault="004200FC" w:rsidP="004200FC">
      <w:pPr>
        <w:rPr>
          <w:rFonts w:cstheme="minorHAnsi"/>
          <w:sz w:val="22"/>
          <w:szCs w:val="22"/>
          <w:u w:val="single"/>
        </w:rPr>
      </w:pPr>
      <w:r w:rsidRPr="00BE73F5">
        <w:rPr>
          <w:rFonts w:cstheme="minorHAnsi"/>
          <w:sz w:val="22"/>
          <w:szCs w:val="22"/>
          <w:u w:val="single"/>
        </w:rPr>
        <w:t>Manufacturer’s protocol</w:t>
      </w:r>
    </w:p>
    <w:p w14:paraId="70E0D432" w14:textId="77777777" w:rsidR="006D7F15" w:rsidRPr="00BE73F5" w:rsidRDefault="006D7F15" w:rsidP="004200FC">
      <w:pPr>
        <w:rPr>
          <w:rFonts w:cstheme="minorHAnsi"/>
          <w:sz w:val="22"/>
          <w:szCs w:val="22"/>
        </w:rPr>
      </w:pPr>
    </w:p>
    <w:p w14:paraId="6493225E" w14:textId="46E263E7" w:rsidR="004200FC" w:rsidRPr="00BE73F5" w:rsidRDefault="004200FC" w:rsidP="006D7F15">
      <w:pPr>
        <w:pStyle w:val="ListParagraph"/>
        <w:numPr>
          <w:ilvl w:val="0"/>
          <w:numId w:val="22"/>
        </w:numPr>
        <w:rPr>
          <w:rFonts w:asciiTheme="minorHAnsi" w:hAnsiTheme="minorHAnsi" w:cstheme="minorHAnsi"/>
          <w:sz w:val="22"/>
          <w:szCs w:val="22"/>
        </w:rPr>
      </w:pPr>
      <w:r w:rsidRPr="00BE73F5">
        <w:rPr>
          <w:rFonts w:asciiTheme="minorHAnsi" w:hAnsiTheme="minorHAnsi" w:cstheme="minorHAnsi"/>
          <w:sz w:val="22"/>
          <w:szCs w:val="22"/>
        </w:rPr>
        <w:t xml:space="preserve">Spin the </w:t>
      </w:r>
      <w:proofErr w:type="spellStart"/>
      <w:r w:rsidRPr="00BE73F5">
        <w:rPr>
          <w:rFonts w:asciiTheme="minorHAnsi" w:hAnsiTheme="minorHAnsi" w:cstheme="minorHAnsi"/>
          <w:sz w:val="22"/>
          <w:szCs w:val="22"/>
        </w:rPr>
        <w:t>PowerBead</w:t>
      </w:r>
      <w:proofErr w:type="spellEnd"/>
      <w:r w:rsidRPr="00BE73F5">
        <w:rPr>
          <w:rFonts w:asciiTheme="minorHAnsi" w:hAnsiTheme="minorHAnsi" w:cstheme="minorHAnsi"/>
          <w:sz w:val="22"/>
          <w:szCs w:val="22"/>
        </w:rPr>
        <w:t xml:space="preserve"> Pro Tube briefly to ensure that the beads have settled at the bottom.</w:t>
      </w:r>
    </w:p>
    <w:p w14:paraId="7B9A6BDA" w14:textId="77777777" w:rsidR="004200FC" w:rsidRPr="00BE73F5" w:rsidRDefault="004200FC" w:rsidP="006D7F15">
      <w:pPr>
        <w:pStyle w:val="ListParagraph"/>
        <w:numPr>
          <w:ilvl w:val="0"/>
          <w:numId w:val="22"/>
        </w:numPr>
        <w:rPr>
          <w:rFonts w:asciiTheme="minorHAnsi" w:hAnsiTheme="minorHAnsi" w:cstheme="minorHAnsi"/>
          <w:sz w:val="22"/>
          <w:szCs w:val="22"/>
        </w:rPr>
      </w:pPr>
      <w:r w:rsidRPr="00BE73F5">
        <w:rPr>
          <w:rFonts w:asciiTheme="minorHAnsi" w:hAnsiTheme="minorHAnsi" w:cstheme="minorHAnsi"/>
          <w:sz w:val="22"/>
          <w:szCs w:val="22"/>
        </w:rPr>
        <w:t>Add up to 250 mg of soil and 800 µl of Solution CD1. Vortex briefly to mix.</w:t>
      </w:r>
    </w:p>
    <w:p w14:paraId="23AE6440" w14:textId="33B7542F" w:rsidR="004200FC" w:rsidRPr="00BE73F5" w:rsidRDefault="004200FC" w:rsidP="00D65476">
      <w:pPr>
        <w:pStyle w:val="ListParagraph"/>
        <w:numPr>
          <w:ilvl w:val="0"/>
          <w:numId w:val="22"/>
        </w:numPr>
        <w:rPr>
          <w:rFonts w:asciiTheme="minorHAnsi" w:hAnsiTheme="minorHAnsi" w:cstheme="minorHAnsi"/>
          <w:sz w:val="22"/>
          <w:szCs w:val="22"/>
        </w:rPr>
      </w:pPr>
      <w:r w:rsidRPr="00BE73F5">
        <w:rPr>
          <w:rFonts w:asciiTheme="minorHAnsi" w:hAnsiTheme="minorHAnsi" w:cstheme="minorHAnsi"/>
          <w:sz w:val="22"/>
          <w:szCs w:val="22"/>
        </w:rPr>
        <w:t xml:space="preserve">Secure the </w:t>
      </w:r>
      <w:proofErr w:type="spellStart"/>
      <w:r w:rsidRPr="00BE73F5">
        <w:rPr>
          <w:rFonts w:asciiTheme="minorHAnsi" w:hAnsiTheme="minorHAnsi" w:cstheme="minorHAnsi"/>
          <w:sz w:val="22"/>
          <w:szCs w:val="22"/>
        </w:rPr>
        <w:t>PowerBead</w:t>
      </w:r>
      <w:proofErr w:type="spellEnd"/>
      <w:r w:rsidRPr="00BE73F5">
        <w:rPr>
          <w:rFonts w:asciiTheme="minorHAnsi" w:hAnsiTheme="minorHAnsi" w:cstheme="minorHAnsi"/>
          <w:sz w:val="22"/>
          <w:szCs w:val="22"/>
        </w:rPr>
        <w:t xml:space="preserve"> Pro Tube horizontally on a Vortex Adapter for 1.5– 2 ml tubes (cat.</w:t>
      </w:r>
      <w:r w:rsidR="00D65476" w:rsidRPr="00BE73F5">
        <w:rPr>
          <w:rFonts w:asciiTheme="minorHAnsi" w:hAnsiTheme="minorHAnsi" w:cstheme="minorHAnsi"/>
          <w:sz w:val="22"/>
          <w:szCs w:val="22"/>
        </w:rPr>
        <w:t xml:space="preserve"> </w:t>
      </w:r>
      <w:r w:rsidRPr="00BE73F5">
        <w:rPr>
          <w:rFonts w:asciiTheme="minorHAnsi" w:hAnsiTheme="minorHAnsi" w:cstheme="minorHAnsi"/>
          <w:sz w:val="22"/>
          <w:szCs w:val="22"/>
        </w:rPr>
        <w:t>no. 13000-V1-24). Vortex at maximum speed for 10 min.</w:t>
      </w:r>
    </w:p>
    <w:p w14:paraId="23BB77B0" w14:textId="771C443D" w:rsidR="004200FC" w:rsidRPr="00BE73F5" w:rsidRDefault="004200FC" w:rsidP="00D65476">
      <w:pPr>
        <w:pStyle w:val="ListParagraph"/>
        <w:numPr>
          <w:ilvl w:val="0"/>
          <w:numId w:val="22"/>
        </w:numPr>
        <w:rPr>
          <w:rFonts w:asciiTheme="minorHAnsi" w:hAnsiTheme="minorHAnsi" w:cstheme="minorHAnsi"/>
          <w:sz w:val="22"/>
          <w:szCs w:val="22"/>
        </w:rPr>
      </w:pPr>
      <w:r w:rsidRPr="00BE73F5">
        <w:rPr>
          <w:rFonts w:asciiTheme="minorHAnsi" w:hAnsiTheme="minorHAnsi" w:cstheme="minorHAnsi"/>
          <w:sz w:val="22"/>
          <w:szCs w:val="22"/>
        </w:rPr>
        <w:t>Note: If using the Vortex Adapter for more than 12 preps simultaneously, increase the</w:t>
      </w:r>
      <w:r w:rsidR="00D65476" w:rsidRPr="00BE73F5">
        <w:rPr>
          <w:rFonts w:asciiTheme="minorHAnsi" w:hAnsiTheme="minorHAnsi" w:cstheme="minorHAnsi"/>
          <w:sz w:val="22"/>
          <w:szCs w:val="22"/>
        </w:rPr>
        <w:t xml:space="preserve"> </w:t>
      </w:r>
      <w:proofErr w:type="spellStart"/>
      <w:r w:rsidRPr="00BE73F5">
        <w:rPr>
          <w:rFonts w:asciiTheme="minorHAnsi" w:hAnsiTheme="minorHAnsi" w:cstheme="minorHAnsi"/>
          <w:sz w:val="22"/>
          <w:szCs w:val="22"/>
        </w:rPr>
        <w:t>vortexing</w:t>
      </w:r>
      <w:proofErr w:type="spellEnd"/>
      <w:r w:rsidRPr="00BE73F5">
        <w:rPr>
          <w:rFonts w:asciiTheme="minorHAnsi" w:hAnsiTheme="minorHAnsi" w:cstheme="minorHAnsi"/>
          <w:sz w:val="22"/>
          <w:szCs w:val="22"/>
        </w:rPr>
        <w:t xml:space="preserve"> time by 5–10 min.</w:t>
      </w:r>
    </w:p>
    <w:p w14:paraId="69EB6C62" w14:textId="188AA772" w:rsidR="004200FC" w:rsidRPr="00BE73F5" w:rsidRDefault="004200FC" w:rsidP="006D7F15">
      <w:pPr>
        <w:pStyle w:val="ListParagraph"/>
        <w:numPr>
          <w:ilvl w:val="0"/>
          <w:numId w:val="22"/>
        </w:numPr>
        <w:rPr>
          <w:rFonts w:asciiTheme="minorHAnsi" w:hAnsiTheme="minorHAnsi" w:cstheme="minorHAnsi"/>
          <w:sz w:val="22"/>
          <w:szCs w:val="22"/>
        </w:rPr>
      </w:pPr>
      <w:r w:rsidRPr="00BE73F5">
        <w:rPr>
          <w:rFonts w:asciiTheme="minorHAnsi" w:hAnsiTheme="minorHAnsi" w:cstheme="minorHAnsi"/>
          <w:sz w:val="22"/>
          <w:szCs w:val="22"/>
        </w:rPr>
        <w:t xml:space="preserve">Centrifuge the </w:t>
      </w:r>
      <w:proofErr w:type="spellStart"/>
      <w:r w:rsidRPr="00BE73F5">
        <w:rPr>
          <w:rFonts w:asciiTheme="minorHAnsi" w:hAnsiTheme="minorHAnsi" w:cstheme="minorHAnsi"/>
          <w:sz w:val="22"/>
          <w:szCs w:val="22"/>
        </w:rPr>
        <w:t>PowerBead</w:t>
      </w:r>
      <w:proofErr w:type="spellEnd"/>
      <w:r w:rsidRPr="00BE73F5">
        <w:rPr>
          <w:rFonts w:asciiTheme="minorHAnsi" w:hAnsiTheme="minorHAnsi" w:cstheme="minorHAnsi"/>
          <w:sz w:val="22"/>
          <w:szCs w:val="22"/>
        </w:rPr>
        <w:t xml:space="preserve"> Pro Tube at 15,000 x g for 1 min.</w:t>
      </w:r>
    </w:p>
    <w:p w14:paraId="1994D45E" w14:textId="3B190898" w:rsidR="004200FC" w:rsidRPr="00BE73F5" w:rsidRDefault="004200FC" w:rsidP="00D65476">
      <w:pPr>
        <w:pStyle w:val="ListParagraph"/>
        <w:numPr>
          <w:ilvl w:val="0"/>
          <w:numId w:val="22"/>
        </w:numPr>
        <w:rPr>
          <w:rFonts w:asciiTheme="minorHAnsi" w:hAnsiTheme="minorHAnsi" w:cstheme="minorHAnsi"/>
          <w:sz w:val="22"/>
          <w:szCs w:val="22"/>
        </w:rPr>
      </w:pPr>
      <w:r w:rsidRPr="00BE73F5">
        <w:rPr>
          <w:rFonts w:asciiTheme="minorHAnsi" w:hAnsiTheme="minorHAnsi" w:cstheme="minorHAnsi"/>
          <w:sz w:val="22"/>
          <w:szCs w:val="22"/>
        </w:rPr>
        <w:t>Transfer the supernatant to a clean 2 ml Microcentrifuge Tube.</w:t>
      </w:r>
      <w:r w:rsidR="00D65476" w:rsidRPr="00BE73F5">
        <w:rPr>
          <w:rFonts w:asciiTheme="minorHAnsi" w:hAnsiTheme="minorHAnsi" w:cstheme="minorHAnsi"/>
          <w:sz w:val="22"/>
          <w:szCs w:val="22"/>
        </w:rPr>
        <w:t xml:space="preserve"> </w:t>
      </w:r>
      <w:r w:rsidRPr="00BE73F5">
        <w:rPr>
          <w:rFonts w:asciiTheme="minorHAnsi" w:hAnsiTheme="minorHAnsi" w:cstheme="minorHAnsi"/>
          <w:sz w:val="22"/>
          <w:szCs w:val="22"/>
        </w:rPr>
        <w:t>Note: Expect 500–600 µl. The supernatant may still contain some soil particles.</w:t>
      </w:r>
    </w:p>
    <w:p w14:paraId="7DA3E4C6" w14:textId="2888FC1A" w:rsidR="004200FC" w:rsidRPr="00BE73F5" w:rsidRDefault="004200FC" w:rsidP="006D7F15">
      <w:pPr>
        <w:pStyle w:val="ListParagraph"/>
        <w:numPr>
          <w:ilvl w:val="0"/>
          <w:numId w:val="22"/>
        </w:numPr>
        <w:rPr>
          <w:rFonts w:asciiTheme="minorHAnsi" w:hAnsiTheme="minorHAnsi" w:cstheme="minorHAnsi"/>
          <w:sz w:val="22"/>
          <w:szCs w:val="22"/>
        </w:rPr>
      </w:pPr>
      <w:r w:rsidRPr="00BE73F5">
        <w:rPr>
          <w:rFonts w:asciiTheme="minorHAnsi" w:hAnsiTheme="minorHAnsi" w:cstheme="minorHAnsi"/>
          <w:sz w:val="22"/>
          <w:szCs w:val="22"/>
        </w:rPr>
        <w:t>Add 200 µl of Solution CD2 and vortex for 5 s.</w:t>
      </w:r>
    </w:p>
    <w:p w14:paraId="3904EE40" w14:textId="6D80E0AF" w:rsidR="004200FC" w:rsidRPr="00BE73F5" w:rsidRDefault="004200FC" w:rsidP="00D65476">
      <w:pPr>
        <w:pStyle w:val="ListParagraph"/>
        <w:numPr>
          <w:ilvl w:val="0"/>
          <w:numId w:val="22"/>
        </w:numPr>
        <w:rPr>
          <w:rFonts w:asciiTheme="minorHAnsi" w:hAnsiTheme="minorHAnsi" w:cstheme="minorHAnsi"/>
          <w:sz w:val="22"/>
          <w:szCs w:val="22"/>
        </w:rPr>
      </w:pPr>
      <w:r w:rsidRPr="00BE73F5">
        <w:rPr>
          <w:rFonts w:asciiTheme="minorHAnsi" w:hAnsiTheme="minorHAnsi" w:cstheme="minorHAnsi"/>
          <w:sz w:val="22"/>
          <w:szCs w:val="22"/>
        </w:rPr>
        <w:t>Centrifuge at 15,000 x g for 1 min at room temperature. Avoiding the pellet, transfer up to</w:t>
      </w:r>
      <w:r w:rsidR="00D65476" w:rsidRPr="00BE73F5">
        <w:rPr>
          <w:rFonts w:asciiTheme="minorHAnsi" w:hAnsiTheme="minorHAnsi" w:cstheme="minorHAnsi"/>
          <w:sz w:val="22"/>
          <w:szCs w:val="22"/>
        </w:rPr>
        <w:t xml:space="preserve"> </w:t>
      </w:r>
      <w:r w:rsidRPr="00BE73F5">
        <w:rPr>
          <w:rFonts w:asciiTheme="minorHAnsi" w:hAnsiTheme="minorHAnsi" w:cstheme="minorHAnsi"/>
          <w:sz w:val="22"/>
          <w:szCs w:val="22"/>
        </w:rPr>
        <w:t>700 µl of supernatant to a clean 2 ml Microcentrifuge Tube.</w:t>
      </w:r>
      <w:r w:rsidR="00D65476" w:rsidRPr="00BE73F5">
        <w:rPr>
          <w:rFonts w:asciiTheme="minorHAnsi" w:hAnsiTheme="minorHAnsi" w:cstheme="minorHAnsi"/>
          <w:sz w:val="22"/>
          <w:szCs w:val="22"/>
        </w:rPr>
        <w:t xml:space="preserve"> </w:t>
      </w:r>
      <w:r w:rsidRPr="00BE73F5">
        <w:rPr>
          <w:rFonts w:asciiTheme="minorHAnsi" w:hAnsiTheme="minorHAnsi" w:cstheme="minorHAnsi"/>
          <w:sz w:val="22"/>
          <w:szCs w:val="22"/>
        </w:rPr>
        <w:t>Note: Expect 500–600 µl.</w:t>
      </w:r>
    </w:p>
    <w:p w14:paraId="0D34ED3D" w14:textId="01FF1C63" w:rsidR="004200FC" w:rsidRPr="00BE73F5" w:rsidRDefault="004200FC" w:rsidP="006D7F15">
      <w:pPr>
        <w:pStyle w:val="ListParagraph"/>
        <w:numPr>
          <w:ilvl w:val="0"/>
          <w:numId w:val="22"/>
        </w:numPr>
        <w:rPr>
          <w:rFonts w:asciiTheme="minorHAnsi" w:hAnsiTheme="minorHAnsi" w:cstheme="minorHAnsi"/>
          <w:sz w:val="22"/>
          <w:szCs w:val="22"/>
        </w:rPr>
      </w:pPr>
      <w:r w:rsidRPr="00BE73F5">
        <w:rPr>
          <w:rFonts w:asciiTheme="minorHAnsi" w:hAnsiTheme="minorHAnsi" w:cstheme="minorHAnsi"/>
          <w:sz w:val="22"/>
          <w:szCs w:val="22"/>
        </w:rPr>
        <w:t>Add 600 µl of Solution CD3 and vortex for 5 s.</w:t>
      </w:r>
    </w:p>
    <w:p w14:paraId="427DE46C" w14:textId="64EFC3F8" w:rsidR="004200FC" w:rsidRPr="00BE73F5" w:rsidRDefault="004200FC" w:rsidP="006D7F15">
      <w:pPr>
        <w:pStyle w:val="ListParagraph"/>
        <w:numPr>
          <w:ilvl w:val="0"/>
          <w:numId w:val="22"/>
        </w:numPr>
        <w:rPr>
          <w:rFonts w:asciiTheme="minorHAnsi" w:hAnsiTheme="minorHAnsi" w:cstheme="minorHAnsi"/>
          <w:sz w:val="22"/>
          <w:szCs w:val="22"/>
        </w:rPr>
      </w:pPr>
      <w:r w:rsidRPr="00BE73F5">
        <w:rPr>
          <w:rFonts w:asciiTheme="minorHAnsi" w:hAnsiTheme="minorHAnsi" w:cstheme="minorHAnsi"/>
          <w:sz w:val="22"/>
          <w:szCs w:val="22"/>
        </w:rPr>
        <w:t>Load 650 µl of the lysate onto an MB Spin Column and centrifuge at 15,000 x g for 1 min.</w:t>
      </w:r>
    </w:p>
    <w:p w14:paraId="072667AE" w14:textId="45229C9F" w:rsidR="004200FC" w:rsidRPr="00BE73F5" w:rsidRDefault="004200FC" w:rsidP="00D65476">
      <w:pPr>
        <w:pStyle w:val="ListParagraph"/>
        <w:numPr>
          <w:ilvl w:val="0"/>
          <w:numId w:val="22"/>
        </w:numPr>
        <w:rPr>
          <w:rFonts w:asciiTheme="minorHAnsi" w:hAnsiTheme="minorHAnsi" w:cstheme="minorHAnsi"/>
          <w:sz w:val="22"/>
          <w:szCs w:val="22"/>
        </w:rPr>
      </w:pPr>
      <w:r w:rsidRPr="00BE73F5">
        <w:rPr>
          <w:rFonts w:asciiTheme="minorHAnsi" w:hAnsiTheme="minorHAnsi" w:cstheme="minorHAnsi"/>
          <w:sz w:val="22"/>
          <w:szCs w:val="22"/>
        </w:rPr>
        <w:t>Discard the flow-through and repeat step 8 to ensure that all of the lysate has passed through</w:t>
      </w:r>
      <w:r w:rsidR="00D65476" w:rsidRPr="00BE73F5">
        <w:rPr>
          <w:rFonts w:asciiTheme="minorHAnsi" w:hAnsiTheme="minorHAnsi" w:cstheme="minorHAnsi"/>
          <w:sz w:val="22"/>
          <w:szCs w:val="22"/>
        </w:rPr>
        <w:t xml:space="preserve"> </w:t>
      </w:r>
      <w:r w:rsidRPr="00BE73F5">
        <w:rPr>
          <w:rFonts w:asciiTheme="minorHAnsi" w:hAnsiTheme="minorHAnsi" w:cstheme="minorHAnsi"/>
          <w:sz w:val="22"/>
          <w:szCs w:val="22"/>
        </w:rPr>
        <w:t>the MB Spin Column.</w:t>
      </w:r>
    </w:p>
    <w:p w14:paraId="0A73F75F" w14:textId="6070763F" w:rsidR="004200FC" w:rsidRPr="00BE73F5" w:rsidRDefault="004200FC" w:rsidP="006D7F15">
      <w:pPr>
        <w:pStyle w:val="ListParagraph"/>
        <w:numPr>
          <w:ilvl w:val="0"/>
          <w:numId w:val="22"/>
        </w:numPr>
        <w:rPr>
          <w:rFonts w:asciiTheme="minorHAnsi" w:hAnsiTheme="minorHAnsi" w:cstheme="minorHAnsi"/>
          <w:sz w:val="22"/>
          <w:szCs w:val="22"/>
        </w:rPr>
      </w:pPr>
      <w:r w:rsidRPr="00BE73F5">
        <w:rPr>
          <w:rFonts w:asciiTheme="minorHAnsi" w:hAnsiTheme="minorHAnsi" w:cstheme="minorHAnsi"/>
          <w:sz w:val="22"/>
          <w:szCs w:val="22"/>
        </w:rPr>
        <w:t>Carefully place the MB Spin Column into a clean 2 ml Collection Tube. Avoid splashing</w:t>
      </w:r>
      <w:r w:rsidR="006D7F15" w:rsidRPr="00BE73F5">
        <w:rPr>
          <w:rFonts w:asciiTheme="minorHAnsi" w:hAnsiTheme="minorHAnsi" w:cstheme="minorHAnsi"/>
          <w:sz w:val="22"/>
          <w:szCs w:val="22"/>
        </w:rPr>
        <w:t xml:space="preserve"> </w:t>
      </w:r>
      <w:r w:rsidRPr="00BE73F5">
        <w:rPr>
          <w:rFonts w:asciiTheme="minorHAnsi" w:hAnsiTheme="minorHAnsi" w:cstheme="minorHAnsi"/>
          <w:sz w:val="22"/>
          <w:szCs w:val="22"/>
        </w:rPr>
        <w:t>any flow-through onto the MB Spin Column.</w:t>
      </w:r>
    </w:p>
    <w:p w14:paraId="1DE5A9F1" w14:textId="2DAE2932" w:rsidR="004200FC" w:rsidRPr="00BE73F5" w:rsidRDefault="004200FC" w:rsidP="006D7F15">
      <w:pPr>
        <w:pStyle w:val="ListParagraph"/>
        <w:numPr>
          <w:ilvl w:val="0"/>
          <w:numId w:val="22"/>
        </w:numPr>
        <w:rPr>
          <w:rFonts w:asciiTheme="minorHAnsi" w:hAnsiTheme="minorHAnsi" w:cstheme="minorHAnsi"/>
          <w:sz w:val="22"/>
          <w:szCs w:val="22"/>
        </w:rPr>
      </w:pPr>
      <w:r w:rsidRPr="00BE73F5">
        <w:rPr>
          <w:rFonts w:asciiTheme="minorHAnsi" w:hAnsiTheme="minorHAnsi" w:cstheme="minorHAnsi"/>
          <w:sz w:val="22"/>
          <w:szCs w:val="22"/>
        </w:rPr>
        <w:t>Add 500 µl of Solution EA to the MB Spin Column. Centrifuge at 15,000 x g for 1 min.</w:t>
      </w:r>
    </w:p>
    <w:p w14:paraId="5A4DCC0C" w14:textId="65D4615A" w:rsidR="004200FC" w:rsidRPr="00BE73F5" w:rsidRDefault="004200FC" w:rsidP="006D7F15">
      <w:pPr>
        <w:pStyle w:val="ListParagraph"/>
        <w:numPr>
          <w:ilvl w:val="0"/>
          <w:numId w:val="22"/>
        </w:numPr>
        <w:rPr>
          <w:rFonts w:asciiTheme="minorHAnsi" w:hAnsiTheme="minorHAnsi" w:cstheme="minorHAnsi"/>
          <w:sz w:val="22"/>
          <w:szCs w:val="22"/>
        </w:rPr>
      </w:pPr>
      <w:r w:rsidRPr="00BE73F5">
        <w:rPr>
          <w:rFonts w:asciiTheme="minorHAnsi" w:hAnsiTheme="minorHAnsi" w:cstheme="minorHAnsi"/>
          <w:sz w:val="22"/>
          <w:szCs w:val="22"/>
        </w:rPr>
        <w:t>Discard the flow-through and place the MB Spin Column back into the same 2 ml</w:t>
      </w:r>
      <w:r w:rsidR="006D7F15" w:rsidRPr="00BE73F5">
        <w:rPr>
          <w:rFonts w:asciiTheme="minorHAnsi" w:hAnsiTheme="minorHAnsi" w:cstheme="minorHAnsi"/>
          <w:sz w:val="22"/>
          <w:szCs w:val="22"/>
        </w:rPr>
        <w:t xml:space="preserve"> </w:t>
      </w:r>
      <w:r w:rsidRPr="00BE73F5">
        <w:rPr>
          <w:rFonts w:asciiTheme="minorHAnsi" w:hAnsiTheme="minorHAnsi" w:cstheme="minorHAnsi"/>
          <w:sz w:val="22"/>
          <w:szCs w:val="22"/>
        </w:rPr>
        <w:t>Collection Tube.</w:t>
      </w:r>
    </w:p>
    <w:p w14:paraId="7599D7B3" w14:textId="2BC53D1E" w:rsidR="004200FC" w:rsidRPr="00BE73F5" w:rsidRDefault="004200FC" w:rsidP="006D7F15">
      <w:pPr>
        <w:pStyle w:val="ListParagraph"/>
        <w:numPr>
          <w:ilvl w:val="0"/>
          <w:numId w:val="22"/>
        </w:numPr>
        <w:rPr>
          <w:rFonts w:asciiTheme="minorHAnsi" w:hAnsiTheme="minorHAnsi" w:cstheme="minorHAnsi"/>
          <w:sz w:val="22"/>
          <w:szCs w:val="22"/>
        </w:rPr>
      </w:pPr>
      <w:r w:rsidRPr="00BE73F5">
        <w:rPr>
          <w:rFonts w:asciiTheme="minorHAnsi" w:hAnsiTheme="minorHAnsi" w:cstheme="minorHAnsi"/>
          <w:sz w:val="22"/>
          <w:szCs w:val="22"/>
        </w:rPr>
        <w:t>Add 500 µl of Solution C5 to the MB Spin Column. Centrifuge at 15,000 x g for 1 min.</w:t>
      </w:r>
    </w:p>
    <w:p w14:paraId="29F4EB16" w14:textId="464EDEF0" w:rsidR="004200FC" w:rsidRPr="00BE73F5" w:rsidRDefault="004200FC" w:rsidP="006D7F15">
      <w:pPr>
        <w:pStyle w:val="ListParagraph"/>
        <w:numPr>
          <w:ilvl w:val="0"/>
          <w:numId w:val="22"/>
        </w:numPr>
        <w:rPr>
          <w:rFonts w:asciiTheme="minorHAnsi" w:hAnsiTheme="minorHAnsi" w:cstheme="minorHAnsi"/>
          <w:sz w:val="22"/>
          <w:szCs w:val="22"/>
        </w:rPr>
      </w:pPr>
      <w:r w:rsidRPr="00BE73F5">
        <w:rPr>
          <w:rFonts w:asciiTheme="minorHAnsi" w:hAnsiTheme="minorHAnsi" w:cstheme="minorHAnsi"/>
          <w:sz w:val="22"/>
          <w:szCs w:val="22"/>
        </w:rPr>
        <w:t>Discard the flow-through and place the MB Spin Column into a new 2 ml Collection</w:t>
      </w:r>
    </w:p>
    <w:p w14:paraId="687FA8A9" w14:textId="7566154A" w:rsidR="004200FC" w:rsidRPr="00BE73F5" w:rsidRDefault="004200FC" w:rsidP="006D7F15">
      <w:pPr>
        <w:pStyle w:val="ListParagraph"/>
        <w:numPr>
          <w:ilvl w:val="0"/>
          <w:numId w:val="22"/>
        </w:numPr>
        <w:rPr>
          <w:rFonts w:asciiTheme="minorHAnsi" w:hAnsiTheme="minorHAnsi" w:cstheme="minorHAnsi"/>
          <w:sz w:val="22"/>
          <w:szCs w:val="22"/>
        </w:rPr>
      </w:pPr>
      <w:r w:rsidRPr="00BE73F5">
        <w:rPr>
          <w:rFonts w:asciiTheme="minorHAnsi" w:hAnsiTheme="minorHAnsi" w:cstheme="minorHAnsi"/>
          <w:sz w:val="22"/>
          <w:szCs w:val="22"/>
        </w:rPr>
        <w:t>Centrifuge at up to 16,000 x g for 2 min. Carefully place the MB Spin Column into a new</w:t>
      </w:r>
      <w:r w:rsidR="006D7F15" w:rsidRPr="00BE73F5">
        <w:rPr>
          <w:rFonts w:asciiTheme="minorHAnsi" w:hAnsiTheme="minorHAnsi" w:cstheme="minorHAnsi"/>
          <w:sz w:val="22"/>
          <w:szCs w:val="22"/>
        </w:rPr>
        <w:t xml:space="preserve"> </w:t>
      </w:r>
      <w:r w:rsidRPr="00BE73F5">
        <w:rPr>
          <w:rFonts w:asciiTheme="minorHAnsi" w:hAnsiTheme="minorHAnsi" w:cstheme="minorHAnsi"/>
          <w:sz w:val="22"/>
          <w:szCs w:val="22"/>
        </w:rPr>
        <w:t>1.5 ml Elution Tube.</w:t>
      </w:r>
    </w:p>
    <w:p w14:paraId="04763C22" w14:textId="7B70076C" w:rsidR="004200FC" w:rsidRPr="00BE73F5" w:rsidRDefault="004200FC" w:rsidP="006D7F15">
      <w:pPr>
        <w:pStyle w:val="ListParagraph"/>
        <w:numPr>
          <w:ilvl w:val="0"/>
          <w:numId w:val="22"/>
        </w:numPr>
        <w:rPr>
          <w:rFonts w:asciiTheme="minorHAnsi" w:hAnsiTheme="minorHAnsi" w:cstheme="minorHAnsi"/>
          <w:sz w:val="22"/>
          <w:szCs w:val="22"/>
        </w:rPr>
      </w:pPr>
      <w:r w:rsidRPr="00BE73F5">
        <w:rPr>
          <w:rFonts w:asciiTheme="minorHAnsi" w:hAnsiTheme="minorHAnsi" w:cstheme="minorHAnsi"/>
          <w:sz w:val="22"/>
          <w:szCs w:val="22"/>
        </w:rPr>
        <w:t>Add 50–100 µl of Solution C6 to the center of the white filter membrane.</w:t>
      </w:r>
    </w:p>
    <w:p w14:paraId="2103B2ED" w14:textId="07083074" w:rsidR="004200FC" w:rsidRPr="00BE73F5" w:rsidRDefault="004200FC" w:rsidP="006D7F15">
      <w:pPr>
        <w:pStyle w:val="ListParagraph"/>
        <w:numPr>
          <w:ilvl w:val="0"/>
          <w:numId w:val="22"/>
        </w:numPr>
        <w:rPr>
          <w:rFonts w:asciiTheme="minorHAnsi" w:hAnsiTheme="minorHAnsi" w:cstheme="minorHAnsi"/>
          <w:sz w:val="22"/>
          <w:szCs w:val="22"/>
        </w:rPr>
      </w:pPr>
      <w:r w:rsidRPr="00BE73F5">
        <w:rPr>
          <w:rFonts w:asciiTheme="minorHAnsi" w:hAnsiTheme="minorHAnsi" w:cstheme="minorHAnsi"/>
          <w:sz w:val="22"/>
          <w:szCs w:val="22"/>
        </w:rPr>
        <w:t>Centrifuge at 15,000 x g for 1 min. Discard the MB Spin Column. The DNA is now ready</w:t>
      </w:r>
      <w:r w:rsidR="006D7F15" w:rsidRPr="00BE73F5">
        <w:rPr>
          <w:rFonts w:asciiTheme="minorHAnsi" w:hAnsiTheme="minorHAnsi" w:cstheme="minorHAnsi"/>
          <w:sz w:val="22"/>
          <w:szCs w:val="22"/>
        </w:rPr>
        <w:t xml:space="preserve"> </w:t>
      </w:r>
      <w:r w:rsidRPr="00BE73F5">
        <w:rPr>
          <w:rFonts w:asciiTheme="minorHAnsi" w:hAnsiTheme="minorHAnsi" w:cstheme="minorHAnsi"/>
          <w:sz w:val="22"/>
          <w:szCs w:val="22"/>
        </w:rPr>
        <w:t>for downstream applications.</w:t>
      </w:r>
    </w:p>
    <w:p w14:paraId="42686335" w14:textId="77777777" w:rsidR="006D7F15" w:rsidRPr="00BE73F5" w:rsidRDefault="006D7F15" w:rsidP="004200FC">
      <w:pPr>
        <w:rPr>
          <w:rFonts w:cstheme="minorHAnsi"/>
          <w:sz w:val="22"/>
          <w:szCs w:val="22"/>
        </w:rPr>
      </w:pPr>
    </w:p>
    <w:p w14:paraId="25F3F86E" w14:textId="39B2C098" w:rsidR="004200FC" w:rsidRPr="00BE73F5" w:rsidRDefault="004200FC" w:rsidP="004200FC">
      <w:pPr>
        <w:rPr>
          <w:rFonts w:cstheme="minorHAnsi"/>
          <w:sz w:val="22"/>
          <w:szCs w:val="22"/>
          <w:u w:val="single"/>
        </w:rPr>
      </w:pPr>
      <w:r w:rsidRPr="00BE73F5">
        <w:rPr>
          <w:rFonts w:cstheme="minorHAnsi"/>
          <w:sz w:val="22"/>
          <w:szCs w:val="22"/>
          <w:u w:val="single"/>
        </w:rPr>
        <w:t>Modified protocol – substituting step 1 to 7 of the original Manufacturer’s protocol.</w:t>
      </w:r>
    </w:p>
    <w:p w14:paraId="199366FB" w14:textId="77777777" w:rsidR="006D7F15" w:rsidRPr="00BE73F5" w:rsidRDefault="006D7F15" w:rsidP="004200FC">
      <w:pPr>
        <w:rPr>
          <w:rFonts w:cstheme="minorHAnsi"/>
          <w:sz w:val="22"/>
          <w:szCs w:val="22"/>
          <w:u w:val="single"/>
        </w:rPr>
      </w:pPr>
    </w:p>
    <w:p w14:paraId="1B8E4EA2" w14:textId="79270FBD" w:rsidR="004200FC" w:rsidRPr="00BE73F5" w:rsidRDefault="004200FC" w:rsidP="006D7F15">
      <w:pPr>
        <w:pStyle w:val="ListParagraph"/>
        <w:numPr>
          <w:ilvl w:val="0"/>
          <w:numId w:val="24"/>
        </w:numPr>
        <w:rPr>
          <w:rFonts w:asciiTheme="minorHAnsi" w:hAnsiTheme="minorHAnsi" w:cstheme="minorHAnsi"/>
          <w:sz w:val="22"/>
          <w:szCs w:val="22"/>
        </w:rPr>
      </w:pPr>
      <w:r w:rsidRPr="00BE73F5">
        <w:rPr>
          <w:rFonts w:asciiTheme="minorHAnsi" w:hAnsiTheme="minorHAnsi" w:cstheme="minorHAnsi"/>
          <w:sz w:val="22"/>
          <w:szCs w:val="22"/>
        </w:rPr>
        <w:t>Gently crush a small piece of coral in a mortar and pestle (~100mg, in order not to overload</w:t>
      </w:r>
    </w:p>
    <w:p w14:paraId="3D6B58F2" w14:textId="77777777" w:rsidR="004200FC" w:rsidRPr="00BE73F5" w:rsidRDefault="004200FC" w:rsidP="006D7F15">
      <w:pPr>
        <w:pStyle w:val="ListParagraph"/>
        <w:numPr>
          <w:ilvl w:val="0"/>
          <w:numId w:val="23"/>
        </w:numPr>
        <w:rPr>
          <w:rFonts w:asciiTheme="minorHAnsi" w:hAnsiTheme="minorHAnsi" w:cstheme="minorHAnsi"/>
          <w:sz w:val="22"/>
          <w:szCs w:val="22"/>
        </w:rPr>
      </w:pPr>
      <w:r w:rsidRPr="00BE73F5">
        <w:rPr>
          <w:rFonts w:asciiTheme="minorHAnsi" w:hAnsiTheme="minorHAnsi" w:cstheme="minorHAnsi"/>
          <w:sz w:val="22"/>
          <w:szCs w:val="22"/>
        </w:rPr>
        <w:t xml:space="preserve">the column though). And transfer in a </w:t>
      </w:r>
      <w:proofErr w:type="spellStart"/>
      <w:r w:rsidRPr="00BE73F5">
        <w:rPr>
          <w:rFonts w:asciiTheme="minorHAnsi" w:hAnsiTheme="minorHAnsi" w:cstheme="minorHAnsi"/>
          <w:sz w:val="22"/>
          <w:szCs w:val="22"/>
        </w:rPr>
        <w:t>PowerBead</w:t>
      </w:r>
      <w:proofErr w:type="spellEnd"/>
      <w:r w:rsidRPr="00BE73F5">
        <w:rPr>
          <w:rFonts w:asciiTheme="minorHAnsi" w:hAnsiTheme="minorHAnsi" w:cstheme="minorHAnsi"/>
          <w:sz w:val="22"/>
          <w:szCs w:val="22"/>
        </w:rPr>
        <w:t xml:space="preserve"> Pro Tube (or 2 ml Microcentrifuge).</w:t>
      </w:r>
    </w:p>
    <w:p w14:paraId="5A400950" w14:textId="22F59844" w:rsidR="004200FC" w:rsidRPr="00BE73F5" w:rsidRDefault="004200FC" w:rsidP="006D7F15">
      <w:pPr>
        <w:pStyle w:val="ListParagraph"/>
        <w:numPr>
          <w:ilvl w:val="0"/>
          <w:numId w:val="23"/>
        </w:numPr>
        <w:rPr>
          <w:rFonts w:asciiTheme="minorHAnsi" w:hAnsiTheme="minorHAnsi" w:cstheme="minorHAnsi"/>
          <w:sz w:val="22"/>
          <w:szCs w:val="22"/>
        </w:rPr>
      </w:pPr>
      <w:r w:rsidRPr="00BE73F5">
        <w:rPr>
          <w:rFonts w:asciiTheme="minorHAnsi" w:hAnsiTheme="minorHAnsi" w:cstheme="minorHAnsi"/>
          <w:sz w:val="22"/>
          <w:szCs w:val="22"/>
        </w:rPr>
        <w:t>Add 800 µl of buffer CD1 and vortex briefly.</w:t>
      </w:r>
    </w:p>
    <w:p w14:paraId="65B23440" w14:textId="0971248A" w:rsidR="004200FC" w:rsidRPr="00BE73F5" w:rsidRDefault="004200FC" w:rsidP="006D7F15">
      <w:pPr>
        <w:pStyle w:val="ListParagraph"/>
        <w:numPr>
          <w:ilvl w:val="0"/>
          <w:numId w:val="23"/>
        </w:numPr>
        <w:rPr>
          <w:rFonts w:asciiTheme="minorHAnsi" w:hAnsiTheme="minorHAnsi" w:cstheme="minorHAnsi"/>
          <w:sz w:val="22"/>
          <w:szCs w:val="22"/>
        </w:rPr>
      </w:pPr>
      <w:r w:rsidRPr="00BE73F5">
        <w:rPr>
          <w:rFonts w:asciiTheme="minorHAnsi" w:hAnsiTheme="minorHAnsi" w:cstheme="minorHAnsi"/>
          <w:sz w:val="22"/>
          <w:szCs w:val="22"/>
        </w:rPr>
        <w:t>Add 83 µl Proteinase K (e.g. from Qiagen Blood &amp; Tissue Kit) and vortex briefly.</w:t>
      </w:r>
    </w:p>
    <w:p w14:paraId="008B7490" w14:textId="628525AB" w:rsidR="004200FC" w:rsidRPr="00BE73F5" w:rsidRDefault="004200FC" w:rsidP="006D7F15">
      <w:pPr>
        <w:pStyle w:val="ListParagraph"/>
        <w:numPr>
          <w:ilvl w:val="0"/>
          <w:numId w:val="23"/>
        </w:numPr>
        <w:rPr>
          <w:rFonts w:asciiTheme="minorHAnsi" w:hAnsiTheme="minorHAnsi" w:cstheme="minorHAnsi"/>
          <w:sz w:val="22"/>
          <w:szCs w:val="22"/>
        </w:rPr>
      </w:pPr>
      <w:r w:rsidRPr="00BE73F5">
        <w:rPr>
          <w:rFonts w:asciiTheme="minorHAnsi" w:hAnsiTheme="minorHAnsi" w:cstheme="minorHAnsi"/>
          <w:sz w:val="22"/>
          <w:szCs w:val="22"/>
        </w:rPr>
        <w:t>Incubate at 56 degrees for 60 minutes. Vortex for 10 seconds every 15 minutes, and at end</w:t>
      </w:r>
    </w:p>
    <w:p w14:paraId="01036EB7" w14:textId="77777777" w:rsidR="004200FC" w:rsidRPr="00BE73F5" w:rsidRDefault="004200FC" w:rsidP="006D7F15">
      <w:pPr>
        <w:pStyle w:val="ListParagraph"/>
        <w:numPr>
          <w:ilvl w:val="0"/>
          <w:numId w:val="23"/>
        </w:numPr>
        <w:rPr>
          <w:rFonts w:asciiTheme="minorHAnsi" w:hAnsiTheme="minorHAnsi" w:cstheme="minorHAnsi"/>
          <w:sz w:val="22"/>
          <w:szCs w:val="22"/>
        </w:rPr>
      </w:pPr>
      <w:r w:rsidRPr="00BE73F5">
        <w:rPr>
          <w:rFonts w:asciiTheme="minorHAnsi" w:hAnsiTheme="minorHAnsi" w:cstheme="minorHAnsi"/>
          <w:sz w:val="22"/>
          <w:szCs w:val="22"/>
        </w:rPr>
        <w:t>of incubation. (Ideally, do this on a shaking heat block, with shaking on full).</w:t>
      </w:r>
    </w:p>
    <w:p w14:paraId="7BBB1102" w14:textId="3E3B4520" w:rsidR="004200FC" w:rsidRPr="00BE73F5" w:rsidRDefault="004200FC" w:rsidP="006D7F15">
      <w:pPr>
        <w:pStyle w:val="ListParagraph"/>
        <w:numPr>
          <w:ilvl w:val="0"/>
          <w:numId w:val="23"/>
        </w:numPr>
        <w:rPr>
          <w:rFonts w:asciiTheme="minorHAnsi" w:hAnsiTheme="minorHAnsi" w:cstheme="minorHAnsi"/>
          <w:sz w:val="22"/>
          <w:szCs w:val="22"/>
        </w:rPr>
      </w:pPr>
      <w:r w:rsidRPr="00BE73F5">
        <w:rPr>
          <w:rFonts w:asciiTheme="minorHAnsi" w:hAnsiTheme="minorHAnsi" w:cstheme="minorHAnsi"/>
          <w:sz w:val="22"/>
          <w:szCs w:val="22"/>
        </w:rPr>
        <w:t>Add 200ul buffer CD2 and vortex for 5 seconds.</w:t>
      </w:r>
    </w:p>
    <w:p w14:paraId="52887DB6" w14:textId="2A9881AB" w:rsidR="004200FC" w:rsidRPr="00BE73F5" w:rsidRDefault="004200FC" w:rsidP="006D7F15">
      <w:pPr>
        <w:pStyle w:val="ListParagraph"/>
        <w:numPr>
          <w:ilvl w:val="0"/>
          <w:numId w:val="23"/>
        </w:numPr>
        <w:rPr>
          <w:rFonts w:asciiTheme="minorHAnsi" w:hAnsiTheme="minorHAnsi" w:cstheme="minorHAnsi"/>
          <w:sz w:val="22"/>
          <w:szCs w:val="22"/>
        </w:rPr>
      </w:pPr>
      <w:r w:rsidRPr="00BE73F5">
        <w:rPr>
          <w:rFonts w:asciiTheme="minorHAnsi" w:hAnsiTheme="minorHAnsi" w:cstheme="minorHAnsi"/>
          <w:sz w:val="22"/>
          <w:szCs w:val="22"/>
        </w:rPr>
        <w:t>Microfuge at full for 1 minute (at room temperature).</w:t>
      </w:r>
    </w:p>
    <w:p w14:paraId="594B83B6" w14:textId="74E6AE80" w:rsidR="004200FC" w:rsidRPr="00BE73F5" w:rsidRDefault="004200FC" w:rsidP="006D7F15">
      <w:pPr>
        <w:pStyle w:val="ListParagraph"/>
        <w:numPr>
          <w:ilvl w:val="0"/>
          <w:numId w:val="23"/>
        </w:numPr>
        <w:rPr>
          <w:rFonts w:asciiTheme="minorHAnsi" w:hAnsiTheme="minorHAnsi" w:cstheme="minorHAnsi"/>
          <w:sz w:val="22"/>
          <w:szCs w:val="22"/>
        </w:rPr>
      </w:pPr>
      <w:r w:rsidRPr="00BE73F5">
        <w:rPr>
          <w:rFonts w:asciiTheme="minorHAnsi" w:hAnsiTheme="minorHAnsi" w:cstheme="minorHAnsi"/>
          <w:sz w:val="22"/>
          <w:szCs w:val="22"/>
        </w:rPr>
        <w:t>Transfer supernatant to new tube (Max 700 µl).</w:t>
      </w:r>
    </w:p>
    <w:p w14:paraId="4108B9BB" w14:textId="59EEDCEA" w:rsidR="004200FC" w:rsidRPr="00BE73F5" w:rsidRDefault="004200FC" w:rsidP="006D7F15">
      <w:pPr>
        <w:pStyle w:val="ListParagraph"/>
        <w:numPr>
          <w:ilvl w:val="0"/>
          <w:numId w:val="23"/>
        </w:numPr>
        <w:rPr>
          <w:rFonts w:asciiTheme="minorHAnsi" w:hAnsiTheme="minorHAnsi" w:cstheme="minorHAnsi"/>
          <w:sz w:val="22"/>
          <w:szCs w:val="22"/>
        </w:rPr>
      </w:pPr>
      <w:r w:rsidRPr="00BE73F5">
        <w:rPr>
          <w:rFonts w:asciiTheme="minorHAnsi" w:hAnsiTheme="minorHAnsi" w:cstheme="minorHAnsi"/>
          <w:sz w:val="22"/>
          <w:szCs w:val="22"/>
        </w:rPr>
        <w:t>Add 600 µl of buffer CD3, vortex for 5 seconds and proceed with manufacturer’s protocol.</w:t>
      </w:r>
    </w:p>
    <w:p w14:paraId="67FF48F8" w14:textId="632CABFE" w:rsidR="004200FC" w:rsidRPr="00BE73F5" w:rsidRDefault="004200FC" w:rsidP="006D7F15">
      <w:pPr>
        <w:pStyle w:val="ListParagraph"/>
        <w:numPr>
          <w:ilvl w:val="0"/>
          <w:numId w:val="23"/>
        </w:numPr>
        <w:rPr>
          <w:rFonts w:asciiTheme="minorHAnsi" w:hAnsiTheme="minorHAnsi" w:cstheme="minorHAnsi"/>
          <w:sz w:val="22"/>
          <w:szCs w:val="22"/>
        </w:rPr>
      </w:pPr>
      <w:r w:rsidRPr="00BE73F5">
        <w:rPr>
          <w:rFonts w:asciiTheme="minorHAnsi" w:hAnsiTheme="minorHAnsi" w:cstheme="minorHAnsi"/>
          <w:sz w:val="22"/>
          <w:szCs w:val="22"/>
        </w:rPr>
        <w:t>Step 8 manufacturer’s protocol.</w:t>
      </w:r>
    </w:p>
    <w:p w14:paraId="43CF2C7B" w14:textId="7DEA3229" w:rsidR="00D37B09" w:rsidRPr="00BE73F5" w:rsidRDefault="00D37B09" w:rsidP="00D37B09">
      <w:pPr>
        <w:rPr>
          <w:rFonts w:cstheme="minorHAnsi"/>
          <w:sz w:val="22"/>
          <w:szCs w:val="22"/>
        </w:rPr>
      </w:pPr>
    </w:p>
    <w:p w14:paraId="1C935A0A" w14:textId="5BF1F0F2" w:rsidR="00D37B09" w:rsidRPr="00BE73F5" w:rsidRDefault="00D37B09" w:rsidP="00D37B09">
      <w:pPr>
        <w:rPr>
          <w:rFonts w:cstheme="minorHAnsi"/>
          <w:sz w:val="22"/>
          <w:szCs w:val="22"/>
        </w:rPr>
      </w:pPr>
    </w:p>
    <w:p w14:paraId="6BB56068" w14:textId="28407696" w:rsidR="00D37B09" w:rsidRPr="00BE73F5" w:rsidRDefault="00D37B09" w:rsidP="00D37B09">
      <w:pPr>
        <w:rPr>
          <w:rFonts w:eastAsia="Times New Roman" w:cstheme="minorHAnsi"/>
          <w:sz w:val="22"/>
          <w:szCs w:val="22"/>
        </w:rPr>
      </w:pPr>
    </w:p>
    <w:p w14:paraId="4C121542" w14:textId="6CC66ABA" w:rsidR="00D37B09" w:rsidRPr="00BE73F5" w:rsidRDefault="00D37B09" w:rsidP="00D37B09">
      <w:pPr>
        <w:rPr>
          <w:rFonts w:eastAsia="Times New Roman" w:cstheme="minorHAnsi"/>
          <w:sz w:val="22"/>
          <w:szCs w:val="22"/>
        </w:rPr>
      </w:pPr>
    </w:p>
    <w:p w14:paraId="12F9550A" w14:textId="1A808467" w:rsidR="00D37B09" w:rsidRPr="00BE73F5" w:rsidRDefault="00D37B09" w:rsidP="00D37B09">
      <w:pPr>
        <w:rPr>
          <w:rFonts w:cstheme="minorHAnsi"/>
          <w:b/>
          <w:bCs/>
          <w:sz w:val="22"/>
          <w:szCs w:val="22"/>
        </w:rPr>
      </w:pPr>
      <w:r w:rsidRPr="00BE73F5">
        <w:rPr>
          <w:rFonts w:cstheme="minorHAnsi"/>
          <w:b/>
          <w:bCs/>
          <w:sz w:val="22"/>
          <w:szCs w:val="22"/>
        </w:rPr>
        <w:t xml:space="preserve">Annex 3: DNA Preservation </w:t>
      </w:r>
      <w:r w:rsidR="00BF0A31" w:rsidRPr="00BE73F5">
        <w:rPr>
          <w:rFonts w:cstheme="minorHAnsi"/>
          <w:b/>
          <w:bCs/>
          <w:sz w:val="22"/>
          <w:szCs w:val="22"/>
        </w:rPr>
        <w:t>Protocol</w:t>
      </w:r>
    </w:p>
    <w:p w14:paraId="4F64341D" w14:textId="522DABB1" w:rsidR="00BF0A31" w:rsidRPr="00BE73F5" w:rsidRDefault="00BF0A31" w:rsidP="00051669">
      <w:pPr>
        <w:rPr>
          <w:rFonts w:cstheme="minorHAnsi"/>
          <w:sz w:val="22"/>
          <w:szCs w:val="22"/>
        </w:rPr>
      </w:pPr>
    </w:p>
    <w:p w14:paraId="3D208F8D" w14:textId="1D07B298" w:rsidR="00051669" w:rsidRPr="00BE73F5" w:rsidRDefault="00051669" w:rsidP="00051669">
      <w:pPr>
        <w:pStyle w:val="ListParagraph"/>
        <w:numPr>
          <w:ilvl w:val="0"/>
          <w:numId w:val="26"/>
        </w:numPr>
        <w:rPr>
          <w:rFonts w:asciiTheme="minorHAnsi" w:hAnsiTheme="minorHAnsi" w:cstheme="minorHAnsi"/>
          <w:sz w:val="22"/>
          <w:szCs w:val="22"/>
        </w:rPr>
      </w:pPr>
      <w:r w:rsidRPr="00BE73F5">
        <w:rPr>
          <w:rFonts w:asciiTheme="minorHAnsi" w:hAnsiTheme="minorHAnsi" w:cstheme="minorHAnsi"/>
          <w:sz w:val="22"/>
          <w:szCs w:val="22"/>
        </w:rPr>
        <w:t>Obtain 97%+ concentrated ethanol</w:t>
      </w:r>
    </w:p>
    <w:p w14:paraId="4D233A6C" w14:textId="41151153" w:rsidR="00051669" w:rsidRPr="00BE73F5" w:rsidRDefault="00051669" w:rsidP="00051669">
      <w:pPr>
        <w:pStyle w:val="ListParagraph"/>
        <w:numPr>
          <w:ilvl w:val="0"/>
          <w:numId w:val="26"/>
        </w:numPr>
        <w:rPr>
          <w:rFonts w:asciiTheme="minorHAnsi" w:hAnsiTheme="minorHAnsi" w:cstheme="minorHAnsi"/>
          <w:sz w:val="22"/>
          <w:szCs w:val="22"/>
        </w:rPr>
      </w:pPr>
      <w:r w:rsidRPr="00BE73F5">
        <w:rPr>
          <w:rFonts w:asciiTheme="minorHAnsi" w:hAnsiTheme="minorHAnsi" w:cstheme="minorHAnsi"/>
          <w:sz w:val="22"/>
          <w:szCs w:val="22"/>
        </w:rPr>
        <w:t>Use high quality sample tubes with tight lids</w:t>
      </w:r>
    </w:p>
    <w:p w14:paraId="60467B56" w14:textId="337A2B47" w:rsidR="00051669" w:rsidRPr="00BE73F5" w:rsidRDefault="00051669" w:rsidP="00051669">
      <w:pPr>
        <w:pStyle w:val="ListParagraph"/>
        <w:numPr>
          <w:ilvl w:val="0"/>
          <w:numId w:val="26"/>
        </w:numPr>
        <w:rPr>
          <w:rFonts w:asciiTheme="minorHAnsi" w:hAnsiTheme="minorHAnsi" w:cstheme="minorHAnsi"/>
          <w:sz w:val="22"/>
          <w:szCs w:val="22"/>
        </w:rPr>
      </w:pPr>
      <w:r w:rsidRPr="00BE73F5">
        <w:rPr>
          <w:rFonts w:asciiTheme="minorHAnsi" w:hAnsiTheme="minorHAnsi" w:cstheme="minorHAnsi"/>
          <w:sz w:val="22"/>
          <w:szCs w:val="22"/>
        </w:rPr>
        <w:t>Upon retrieving coral samples</w:t>
      </w:r>
      <w:r w:rsidR="00F6446A" w:rsidRPr="00BE73F5">
        <w:rPr>
          <w:rFonts w:asciiTheme="minorHAnsi" w:hAnsiTheme="minorHAnsi" w:cstheme="minorHAnsi"/>
          <w:sz w:val="22"/>
          <w:szCs w:val="22"/>
        </w:rPr>
        <w:t xml:space="preserve"> either transfer them directly into tubes with ethanol already decanted, ensuring ethanol fills the tubes OR put the coral sample bags into </w:t>
      </w:r>
      <w:proofErr w:type="spellStart"/>
      <w:proofErr w:type="gramStart"/>
      <w:r w:rsidR="00F6446A" w:rsidRPr="00BE73F5">
        <w:rPr>
          <w:rFonts w:asciiTheme="minorHAnsi" w:hAnsiTheme="minorHAnsi" w:cstheme="minorHAnsi"/>
          <w:sz w:val="22"/>
          <w:szCs w:val="22"/>
        </w:rPr>
        <w:t>a</w:t>
      </w:r>
      <w:proofErr w:type="spellEnd"/>
      <w:proofErr w:type="gramEnd"/>
      <w:r w:rsidR="00F6446A" w:rsidRPr="00BE73F5">
        <w:rPr>
          <w:rFonts w:asciiTheme="minorHAnsi" w:hAnsiTheme="minorHAnsi" w:cstheme="minorHAnsi"/>
          <w:sz w:val="22"/>
          <w:szCs w:val="22"/>
        </w:rPr>
        <w:t xml:space="preserve"> iced cooler for transportation. The sample bags should have seawater in from the dive, if any don’t then fill these up prior to transportation.</w:t>
      </w:r>
    </w:p>
    <w:p w14:paraId="70DB0794" w14:textId="1C10C7A3" w:rsidR="00C5032E" w:rsidRPr="00BE73F5" w:rsidRDefault="00C5032E" w:rsidP="00051669">
      <w:pPr>
        <w:pStyle w:val="ListParagraph"/>
        <w:numPr>
          <w:ilvl w:val="0"/>
          <w:numId w:val="26"/>
        </w:numPr>
        <w:rPr>
          <w:rFonts w:asciiTheme="minorHAnsi" w:hAnsiTheme="minorHAnsi" w:cstheme="minorHAnsi"/>
          <w:sz w:val="22"/>
          <w:szCs w:val="22"/>
        </w:rPr>
      </w:pPr>
      <w:r w:rsidRPr="00BE73F5">
        <w:rPr>
          <w:rFonts w:asciiTheme="minorHAnsi" w:hAnsiTheme="minorHAnsi" w:cstheme="minorHAnsi"/>
          <w:sz w:val="22"/>
          <w:szCs w:val="22"/>
        </w:rPr>
        <w:t>Within an hour of collection samples should be transferred from cool box to ethanol.</w:t>
      </w:r>
    </w:p>
    <w:p w14:paraId="3DACB65F" w14:textId="5E577C7B" w:rsidR="00755F2A" w:rsidRDefault="00C5032E" w:rsidP="00755F2A">
      <w:pPr>
        <w:pStyle w:val="ListParagraph"/>
        <w:numPr>
          <w:ilvl w:val="0"/>
          <w:numId w:val="26"/>
        </w:numPr>
        <w:rPr>
          <w:rFonts w:asciiTheme="minorHAnsi" w:hAnsiTheme="minorHAnsi" w:cstheme="minorHAnsi"/>
          <w:sz w:val="22"/>
          <w:szCs w:val="22"/>
        </w:rPr>
      </w:pPr>
      <w:r w:rsidRPr="00BE73F5">
        <w:rPr>
          <w:rFonts w:asciiTheme="minorHAnsi" w:hAnsiTheme="minorHAnsi" w:cstheme="minorHAnsi"/>
          <w:sz w:val="22"/>
          <w:szCs w:val="22"/>
        </w:rPr>
        <w:t>Once samples</w:t>
      </w:r>
      <w:r w:rsidR="00BE73F5" w:rsidRPr="00BE73F5">
        <w:rPr>
          <w:rFonts w:asciiTheme="minorHAnsi" w:hAnsiTheme="minorHAnsi" w:cstheme="minorHAnsi"/>
          <w:sz w:val="22"/>
          <w:szCs w:val="22"/>
        </w:rPr>
        <w:t xml:space="preserve"> are</w:t>
      </w:r>
      <w:r w:rsidRPr="00BE73F5">
        <w:rPr>
          <w:rFonts w:asciiTheme="minorHAnsi" w:hAnsiTheme="minorHAnsi" w:cstheme="minorHAnsi"/>
          <w:sz w:val="22"/>
          <w:szCs w:val="22"/>
        </w:rPr>
        <w:t xml:space="preserve"> in ethanol filled tubes, store in refrigerator</w:t>
      </w:r>
      <w:r w:rsidR="00BE73F5" w:rsidRPr="00BE73F5">
        <w:rPr>
          <w:rFonts w:asciiTheme="minorHAnsi" w:hAnsiTheme="minorHAnsi" w:cstheme="minorHAnsi"/>
          <w:sz w:val="22"/>
          <w:szCs w:val="22"/>
        </w:rPr>
        <w:t xml:space="preserve"> or more ideally in freezer until extraction.</w:t>
      </w:r>
    </w:p>
    <w:p w14:paraId="0EFE754C" w14:textId="609D892E" w:rsidR="00755F2A" w:rsidRPr="00755F2A" w:rsidRDefault="00755F2A" w:rsidP="00755F2A">
      <w:pPr>
        <w:rPr>
          <w:rFonts w:cstheme="minorHAnsi"/>
          <w:sz w:val="22"/>
          <w:szCs w:val="22"/>
        </w:rPr>
      </w:pPr>
      <w:r>
        <w:rPr>
          <w:rFonts w:cstheme="minorHAnsi"/>
          <w:sz w:val="22"/>
          <w:szCs w:val="22"/>
        </w:rPr>
        <w:br w:type="page"/>
      </w:r>
      <w:r>
        <w:rPr>
          <w:rFonts w:cstheme="minorHAnsi"/>
          <w:sz w:val="22"/>
          <w:szCs w:val="22"/>
        </w:rPr>
        <w:lastRenderedPageBreak/>
        <w:t xml:space="preserve">Annex 4: </w:t>
      </w:r>
    </w:p>
    <w:p w14:paraId="288BCB81" w14:textId="77777777" w:rsidR="00755F2A" w:rsidRPr="00755F2A" w:rsidRDefault="00755F2A" w:rsidP="00755F2A">
      <w:pPr>
        <w:contextualSpacing/>
        <w:jc w:val="center"/>
        <w:rPr>
          <w:rFonts w:asciiTheme="majorHAnsi" w:eastAsiaTheme="majorEastAsia" w:hAnsiTheme="majorHAnsi" w:cstheme="majorBidi"/>
          <w:spacing w:val="-10"/>
          <w:kern w:val="28"/>
          <w:sz w:val="56"/>
          <w:szCs w:val="56"/>
          <w:lang w:val="en-GB"/>
        </w:rPr>
      </w:pPr>
      <w:r w:rsidRPr="00755F2A">
        <w:rPr>
          <w:rFonts w:asciiTheme="majorHAnsi" w:eastAsiaTheme="majorEastAsia" w:hAnsiTheme="majorHAnsi" w:cstheme="majorBidi"/>
          <w:spacing w:val="-10"/>
          <w:kern w:val="28"/>
          <w:sz w:val="56"/>
          <w:szCs w:val="56"/>
          <w:lang w:val="en-GB"/>
        </w:rPr>
        <w:t>Coral Sampling Field Work Protocol</w:t>
      </w:r>
    </w:p>
    <w:p w14:paraId="160AE936" w14:textId="77777777" w:rsidR="00755F2A" w:rsidRPr="00755F2A" w:rsidRDefault="00755F2A" w:rsidP="00755F2A">
      <w:pPr>
        <w:contextualSpacing/>
        <w:jc w:val="center"/>
        <w:rPr>
          <w:rFonts w:asciiTheme="majorHAnsi" w:eastAsiaTheme="majorEastAsia" w:hAnsiTheme="majorHAnsi" w:cstheme="majorBidi"/>
          <w:spacing w:val="-10"/>
          <w:kern w:val="28"/>
          <w:sz w:val="56"/>
          <w:szCs w:val="56"/>
          <w:lang w:val="en-GB"/>
        </w:rPr>
      </w:pPr>
      <w:r w:rsidRPr="00755F2A">
        <w:rPr>
          <w:rFonts w:asciiTheme="majorHAnsi" w:eastAsiaTheme="majorEastAsia" w:hAnsiTheme="majorHAnsi" w:cstheme="majorBidi"/>
          <w:spacing w:val="-10"/>
          <w:kern w:val="28"/>
          <w:sz w:val="56"/>
          <w:szCs w:val="56"/>
          <w:lang w:val="en-GB"/>
        </w:rPr>
        <w:t>For Coral Connectivity study</w:t>
      </w:r>
    </w:p>
    <w:p w14:paraId="3BA16BD3" w14:textId="77777777" w:rsidR="00755F2A" w:rsidRPr="00755F2A" w:rsidRDefault="00755F2A" w:rsidP="00755F2A">
      <w:pPr>
        <w:numPr>
          <w:ilvl w:val="1"/>
          <w:numId w:val="0"/>
        </w:numPr>
        <w:spacing w:after="160"/>
        <w:jc w:val="center"/>
        <w:rPr>
          <w:rFonts w:eastAsiaTheme="minorEastAsia"/>
          <w:color w:val="5A5A5A" w:themeColor="text1" w:themeTint="A5"/>
          <w:spacing w:val="15"/>
          <w:sz w:val="32"/>
          <w:szCs w:val="22"/>
          <w:lang w:val="en-GB"/>
        </w:rPr>
      </w:pPr>
      <w:r w:rsidRPr="00755F2A">
        <w:rPr>
          <w:rFonts w:eastAsiaTheme="minorEastAsia"/>
          <w:color w:val="5A5A5A" w:themeColor="text1" w:themeTint="A5"/>
          <w:spacing w:val="15"/>
          <w:sz w:val="32"/>
          <w:szCs w:val="22"/>
          <w:lang w:val="en-GB"/>
        </w:rPr>
        <w:t>By April J Burt</w:t>
      </w:r>
    </w:p>
    <w:p w14:paraId="3AB241C3" w14:textId="77777777" w:rsidR="00755F2A" w:rsidRPr="00755F2A" w:rsidRDefault="00755F2A" w:rsidP="00755F2A">
      <w:pPr>
        <w:rPr>
          <w:lang w:val="en-GB"/>
        </w:rPr>
      </w:pPr>
    </w:p>
    <w:p w14:paraId="6391B3F3" w14:textId="77777777" w:rsidR="00755F2A" w:rsidRPr="00755F2A" w:rsidRDefault="00755F2A" w:rsidP="00755F2A">
      <w:pPr>
        <w:rPr>
          <w:lang w:val="en-GB"/>
        </w:rPr>
      </w:pPr>
      <w:r w:rsidRPr="00755F2A">
        <w:rPr>
          <w:noProof/>
          <w:lang w:val="en-GB" w:eastAsia="en-GB"/>
        </w:rPr>
        <w:drawing>
          <wp:inline distT="0" distB="0" distL="0" distR="0" wp14:anchorId="467BD7D6" wp14:editId="18140E87">
            <wp:extent cx="5727700" cy="35248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031247.large.jpg"/>
                    <pic:cNvPicPr/>
                  </pic:nvPicPr>
                  <pic:blipFill>
                    <a:blip r:embed="rId8">
                      <a:extLst>
                        <a:ext uri="{28A0092B-C50C-407E-A947-70E740481C1C}">
                          <a14:useLocalDpi xmlns:a14="http://schemas.microsoft.com/office/drawing/2010/main"/>
                        </a:ext>
                      </a:extLst>
                    </a:blip>
                    <a:stretch>
                      <a:fillRect/>
                    </a:stretch>
                  </pic:blipFill>
                  <pic:spPr>
                    <a:xfrm>
                      <a:off x="0" y="0"/>
                      <a:ext cx="5727700" cy="3524885"/>
                    </a:xfrm>
                    <a:prstGeom prst="rect">
                      <a:avLst/>
                    </a:prstGeom>
                  </pic:spPr>
                </pic:pic>
              </a:graphicData>
            </a:graphic>
          </wp:inline>
        </w:drawing>
      </w:r>
    </w:p>
    <w:p w14:paraId="67B15082" w14:textId="77777777" w:rsidR="00755F2A" w:rsidRPr="00755F2A" w:rsidRDefault="00755F2A" w:rsidP="00755F2A">
      <w:pPr>
        <w:rPr>
          <w:lang w:val="en-GB"/>
        </w:rPr>
      </w:pPr>
    </w:p>
    <w:p w14:paraId="186A8643" w14:textId="77777777" w:rsidR="00755F2A" w:rsidRPr="00755F2A" w:rsidRDefault="00755F2A" w:rsidP="00755F2A">
      <w:pPr>
        <w:rPr>
          <w:lang w:val="en-GB"/>
        </w:rPr>
      </w:pPr>
    </w:p>
    <w:p w14:paraId="49AD758E" w14:textId="77777777" w:rsidR="00755F2A" w:rsidRPr="00755F2A" w:rsidRDefault="00755F2A" w:rsidP="00755F2A">
      <w:pPr>
        <w:contextualSpacing/>
        <w:jc w:val="center"/>
        <w:rPr>
          <w:rFonts w:asciiTheme="majorHAnsi" w:eastAsiaTheme="majorEastAsia" w:hAnsiTheme="majorHAnsi" w:cstheme="majorBidi"/>
          <w:spacing w:val="-10"/>
          <w:kern w:val="28"/>
          <w:sz w:val="44"/>
          <w:szCs w:val="56"/>
          <w:lang w:val="en-GB"/>
        </w:rPr>
      </w:pPr>
      <w:r w:rsidRPr="00755F2A">
        <w:rPr>
          <w:rFonts w:asciiTheme="majorHAnsi" w:eastAsiaTheme="majorEastAsia" w:hAnsiTheme="majorHAnsi" w:cstheme="majorBidi"/>
          <w:spacing w:val="-10"/>
          <w:kern w:val="28"/>
          <w:sz w:val="44"/>
          <w:szCs w:val="56"/>
          <w:lang w:val="en-GB"/>
        </w:rPr>
        <w:t>Project Partners</w:t>
      </w:r>
    </w:p>
    <w:p w14:paraId="1E83B1CA" w14:textId="77777777" w:rsidR="00755F2A" w:rsidRPr="00755F2A" w:rsidRDefault="00755F2A" w:rsidP="00755F2A">
      <w:pPr>
        <w:numPr>
          <w:ilvl w:val="1"/>
          <w:numId w:val="0"/>
        </w:numPr>
        <w:spacing w:after="160"/>
        <w:jc w:val="center"/>
        <w:rPr>
          <w:rFonts w:eastAsiaTheme="minorEastAsia"/>
          <w:color w:val="5A5A5A" w:themeColor="text1" w:themeTint="A5"/>
          <w:spacing w:val="15"/>
          <w:sz w:val="22"/>
          <w:szCs w:val="22"/>
          <w:lang w:val="en-GB"/>
        </w:rPr>
      </w:pPr>
      <w:r w:rsidRPr="00755F2A">
        <w:rPr>
          <w:rFonts w:eastAsiaTheme="minorEastAsia"/>
          <w:color w:val="5A5A5A" w:themeColor="text1" w:themeTint="A5"/>
          <w:spacing w:val="15"/>
          <w:sz w:val="22"/>
          <w:szCs w:val="22"/>
          <w:lang w:val="en-GB"/>
        </w:rPr>
        <w:t>Seychelles Islands Foundation (Main partner)</w:t>
      </w:r>
    </w:p>
    <w:p w14:paraId="3D4846C2" w14:textId="77777777" w:rsidR="00755F2A" w:rsidRPr="00755F2A" w:rsidRDefault="00755F2A" w:rsidP="00755F2A">
      <w:pPr>
        <w:numPr>
          <w:ilvl w:val="1"/>
          <w:numId w:val="0"/>
        </w:numPr>
        <w:spacing w:after="160"/>
        <w:jc w:val="center"/>
        <w:rPr>
          <w:rFonts w:eastAsiaTheme="minorEastAsia"/>
          <w:color w:val="5A5A5A" w:themeColor="text1" w:themeTint="A5"/>
          <w:spacing w:val="15"/>
          <w:sz w:val="22"/>
          <w:szCs w:val="22"/>
          <w:lang w:val="en-GB"/>
        </w:rPr>
      </w:pPr>
      <w:r w:rsidRPr="00755F2A">
        <w:rPr>
          <w:rFonts w:eastAsiaTheme="minorEastAsia"/>
          <w:color w:val="5A5A5A" w:themeColor="text1" w:themeTint="A5"/>
          <w:spacing w:val="15"/>
          <w:sz w:val="22"/>
          <w:szCs w:val="22"/>
          <w:lang w:val="en-GB"/>
        </w:rPr>
        <w:t>Island Conservation Society Seychelles (Collaborator)</w:t>
      </w:r>
    </w:p>
    <w:p w14:paraId="18CF590B" w14:textId="77777777" w:rsidR="00755F2A" w:rsidRPr="00755F2A" w:rsidRDefault="00755F2A" w:rsidP="00755F2A">
      <w:pPr>
        <w:numPr>
          <w:ilvl w:val="1"/>
          <w:numId w:val="0"/>
        </w:numPr>
        <w:spacing w:after="160"/>
        <w:jc w:val="center"/>
        <w:rPr>
          <w:rFonts w:eastAsiaTheme="minorEastAsia"/>
          <w:color w:val="5A5A5A" w:themeColor="text1" w:themeTint="A5"/>
          <w:spacing w:val="15"/>
          <w:sz w:val="22"/>
          <w:szCs w:val="22"/>
          <w:lang w:val="en-GB"/>
        </w:rPr>
      </w:pPr>
      <w:r w:rsidRPr="00755F2A">
        <w:rPr>
          <w:rFonts w:eastAsiaTheme="minorEastAsia"/>
          <w:color w:val="5A5A5A" w:themeColor="text1" w:themeTint="A5"/>
          <w:spacing w:val="15"/>
          <w:sz w:val="22"/>
          <w:szCs w:val="22"/>
          <w:lang w:val="en-GB"/>
        </w:rPr>
        <w:t>Seychelles National Parks Authority (Collaborator)</w:t>
      </w:r>
    </w:p>
    <w:p w14:paraId="6597C94B" w14:textId="77777777" w:rsidR="00755F2A" w:rsidRPr="00755F2A" w:rsidRDefault="00755F2A" w:rsidP="00755F2A">
      <w:pPr>
        <w:numPr>
          <w:ilvl w:val="1"/>
          <w:numId w:val="0"/>
        </w:numPr>
        <w:spacing w:after="160"/>
        <w:jc w:val="center"/>
        <w:rPr>
          <w:rFonts w:eastAsiaTheme="minorEastAsia"/>
          <w:color w:val="5A5A5A" w:themeColor="text1" w:themeTint="A5"/>
          <w:spacing w:val="15"/>
          <w:sz w:val="22"/>
          <w:szCs w:val="22"/>
          <w:lang w:val="en-GB"/>
        </w:rPr>
      </w:pPr>
      <w:r w:rsidRPr="00755F2A">
        <w:rPr>
          <w:rFonts w:eastAsiaTheme="minorEastAsia"/>
          <w:color w:val="5A5A5A" w:themeColor="text1" w:themeTint="A5"/>
          <w:spacing w:val="15"/>
          <w:sz w:val="22"/>
          <w:szCs w:val="22"/>
          <w:lang w:val="en-GB"/>
        </w:rPr>
        <w:t>Seychelles Fishing Authority (Collaborator)</w:t>
      </w:r>
    </w:p>
    <w:p w14:paraId="0B123B55" w14:textId="77777777" w:rsidR="00755F2A" w:rsidRPr="00755F2A" w:rsidRDefault="00755F2A" w:rsidP="00755F2A">
      <w:pPr>
        <w:numPr>
          <w:ilvl w:val="1"/>
          <w:numId w:val="0"/>
        </w:numPr>
        <w:spacing w:after="160"/>
        <w:jc w:val="center"/>
        <w:rPr>
          <w:rFonts w:eastAsiaTheme="minorEastAsia"/>
          <w:color w:val="5A5A5A" w:themeColor="text1" w:themeTint="A5"/>
          <w:spacing w:val="15"/>
          <w:sz w:val="22"/>
          <w:szCs w:val="22"/>
          <w:lang w:val="en-GB"/>
        </w:rPr>
      </w:pPr>
      <w:r w:rsidRPr="00755F2A">
        <w:rPr>
          <w:rFonts w:eastAsiaTheme="minorEastAsia"/>
          <w:color w:val="5A5A5A" w:themeColor="text1" w:themeTint="A5"/>
          <w:spacing w:val="15"/>
          <w:sz w:val="22"/>
          <w:szCs w:val="22"/>
          <w:lang w:val="en-GB"/>
        </w:rPr>
        <w:t>Global Vision International (Collaborator)</w:t>
      </w:r>
    </w:p>
    <w:p w14:paraId="557AF3BC" w14:textId="77777777" w:rsidR="00755F2A" w:rsidRPr="00755F2A" w:rsidRDefault="00755F2A" w:rsidP="00755F2A">
      <w:pPr>
        <w:numPr>
          <w:ilvl w:val="1"/>
          <w:numId w:val="0"/>
        </w:numPr>
        <w:spacing w:after="160"/>
        <w:jc w:val="center"/>
        <w:rPr>
          <w:rFonts w:eastAsiaTheme="minorEastAsia"/>
          <w:color w:val="5A5A5A" w:themeColor="text1" w:themeTint="A5"/>
          <w:spacing w:val="15"/>
          <w:sz w:val="22"/>
          <w:szCs w:val="22"/>
          <w:lang w:val="en-GB"/>
        </w:rPr>
      </w:pPr>
      <w:proofErr w:type="spellStart"/>
      <w:r w:rsidRPr="00755F2A">
        <w:rPr>
          <w:rFonts w:eastAsiaTheme="minorEastAsia"/>
          <w:color w:val="5A5A5A" w:themeColor="text1" w:themeTint="A5"/>
          <w:spacing w:val="15"/>
          <w:sz w:val="22"/>
          <w:szCs w:val="22"/>
          <w:lang w:val="en-GB"/>
        </w:rPr>
        <w:t>Cousine</w:t>
      </w:r>
      <w:proofErr w:type="spellEnd"/>
      <w:r w:rsidRPr="00755F2A">
        <w:rPr>
          <w:rFonts w:eastAsiaTheme="minorEastAsia"/>
          <w:color w:val="5A5A5A" w:themeColor="text1" w:themeTint="A5"/>
          <w:spacing w:val="15"/>
          <w:sz w:val="22"/>
          <w:szCs w:val="22"/>
          <w:lang w:val="en-GB"/>
        </w:rPr>
        <w:t xml:space="preserve"> Island Private (Collaborator)</w:t>
      </w:r>
    </w:p>
    <w:p w14:paraId="68E5548D" w14:textId="77777777" w:rsidR="00755F2A" w:rsidRPr="00755F2A" w:rsidRDefault="00755F2A" w:rsidP="00755F2A">
      <w:pPr>
        <w:numPr>
          <w:ilvl w:val="1"/>
          <w:numId w:val="0"/>
        </w:numPr>
        <w:spacing w:after="160"/>
        <w:jc w:val="center"/>
        <w:rPr>
          <w:rFonts w:eastAsiaTheme="minorEastAsia"/>
          <w:color w:val="5A5A5A" w:themeColor="text1" w:themeTint="A5"/>
          <w:spacing w:val="15"/>
          <w:sz w:val="22"/>
          <w:szCs w:val="22"/>
          <w:lang w:val="en-GB"/>
        </w:rPr>
      </w:pPr>
      <w:proofErr w:type="spellStart"/>
      <w:r w:rsidRPr="00755F2A">
        <w:rPr>
          <w:rFonts w:eastAsiaTheme="minorEastAsia"/>
          <w:color w:val="5A5A5A" w:themeColor="text1" w:themeTint="A5"/>
          <w:spacing w:val="15"/>
          <w:sz w:val="22"/>
          <w:szCs w:val="22"/>
          <w:lang w:val="en-GB"/>
        </w:rPr>
        <w:t>Fregate</w:t>
      </w:r>
      <w:proofErr w:type="spellEnd"/>
      <w:r w:rsidRPr="00755F2A">
        <w:rPr>
          <w:rFonts w:eastAsiaTheme="minorEastAsia"/>
          <w:color w:val="5A5A5A" w:themeColor="text1" w:themeTint="A5"/>
          <w:spacing w:val="15"/>
          <w:sz w:val="22"/>
          <w:szCs w:val="22"/>
          <w:lang w:val="en-GB"/>
        </w:rPr>
        <w:t xml:space="preserve"> Island Private (Collaborator)</w:t>
      </w:r>
    </w:p>
    <w:p w14:paraId="40E99C95" w14:textId="77777777" w:rsidR="00755F2A" w:rsidRPr="00755F2A" w:rsidRDefault="00755F2A" w:rsidP="00755F2A">
      <w:pPr>
        <w:numPr>
          <w:ilvl w:val="1"/>
          <w:numId w:val="0"/>
        </w:numPr>
        <w:spacing w:after="160"/>
        <w:jc w:val="center"/>
        <w:rPr>
          <w:rFonts w:eastAsiaTheme="minorEastAsia"/>
          <w:color w:val="5A5A5A" w:themeColor="text1" w:themeTint="A5"/>
          <w:spacing w:val="15"/>
          <w:sz w:val="22"/>
          <w:szCs w:val="22"/>
          <w:lang w:val="en-GB"/>
        </w:rPr>
      </w:pPr>
      <w:r w:rsidRPr="00755F2A">
        <w:rPr>
          <w:rFonts w:eastAsiaTheme="minorEastAsia"/>
          <w:color w:val="5A5A5A" w:themeColor="text1" w:themeTint="A5"/>
          <w:spacing w:val="15"/>
          <w:sz w:val="22"/>
          <w:szCs w:val="22"/>
          <w:lang w:val="en-GB"/>
        </w:rPr>
        <w:t>North Island Private (Collaborator)</w:t>
      </w:r>
    </w:p>
    <w:p w14:paraId="5D28E787" w14:textId="77777777" w:rsidR="00755F2A" w:rsidRPr="00755F2A" w:rsidRDefault="00755F2A" w:rsidP="00755F2A">
      <w:pPr>
        <w:numPr>
          <w:ilvl w:val="1"/>
          <w:numId w:val="0"/>
        </w:numPr>
        <w:spacing w:after="160"/>
        <w:jc w:val="center"/>
        <w:rPr>
          <w:rFonts w:eastAsiaTheme="minorEastAsia"/>
          <w:color w:val="5A5A5A" w:themeColor="text1" w:themeTint="A5"/>
          <w:spacing w:val="15"/>
          <w:sz w:val="22"/>
          <w:szCs w:val="22"/>
          <w:lang w:val="en-GB"/>
        </w:rPr>
      </w:pPr>
      <w:proofErr w:type="spellStart"/>
      <w:r w:rsidRPr="00755F2A">
        <w:rPr>
          <w:rFonts w:eastAsiaTheme="minorEastAsia"/>
          <w:color w:val="5A5A5A" w:themeColor="text1" w:themeTint="A5"/>
          <w:spacing w:val="15"/>
          <w:sz w:val="22"/>
          <w:szCs w:val="22"/>
          <w:lang w:val="en-GB"/>
        </w:rPr>
        <w:t>Anba</w:t>
      </w:r>
      <w:proofErr w:type="spellEnd"/>
      <w:r w:rsidRPr="00755F2A">
        <w:rPr>
          <w:rFonts w:eastAsiaTheme="minorEastAsia"/>
          <w:color w:val="5A5A5A" w:themeColor="text1" w:themeTint="A5"/>
          <w:spacing w:val="15"/>
          <w:sz w:val="22"/>
          <w:szCs w:val="22"/>
          <w:lang w:val="en-GB"/>
        </w:rPr>
        <w:t xml:space="preserve"> Lao (Collaborator)</w:t>
      </w:r>
    </w:p>
    <w:p w14:paraId="0547195D" w14:textId="77777777" w:rsidR="00755F2A" w:rsidRPr="00755F2A" w:rsidRDefault="00755F2A" w:rsidP="00755F2A">
      <w:pPr>
        <w:rPr>
          <w:lang w:val="en-GB"/>
        </w:rPr>
      </w:pPr>
    </w:p>
    <w:p w14:paraId="13A4A6CE" w14:textId="77777777" w:rsidR="00755F2A" w:rsidRPr="00755F2A" w:rsidRDefault="00755F2A" w:rsidP="00755F2A">
      <w:pPr>
        <w:rPr>
          <w:lang w:val="en-GB"/>
        </w:rPr>
      </w:pPr>
    </w:p>
    <w:p w14:paraId="2E9FF225" w14:textId="77777777" w:rsidR="00755F2A" w:rsidRPr="00755F2A" w:rsidRDefault="00755F2A" w:rsidP="00755F2A">
      <w:pPr>
        <w:pBdr>
          <w:top w:val="single" w:sz="4" w:space="1" w:color="auto"/>
        </w:pBdr>
        <w:spacing w:before="400" w:after="80"/>
        <w:jc w:val="both"/>
        <w:outlineLvl w:val="0"/>
        <w:rPr>
          <w:rFonts w:asciiTheme="majorHAnsi" w:eastAsiaTheme="majorEastAsia" w:hAnsiTheme="majorHAnsi" w:cstheme="majorBidi"/>
          <w:b/>
          <w:bCs/>
          <w:color w:val="000000" w:themeColor="text1"/>
          <w:sz w:val="28"/>
          <w:lang w:val="en-GB"/>
        </w:rPr>
      </w:pPr>
      <w:r w:rsidRPr="00755F2A">
        <w:rPr>
          <w:rFonts w:asciiTheme="majorHAnsi" w:eastAsiaTheme="majorEastAsia" w:hAnsiTheme="majorHAnsi" w:cstheme="majorBidi"/>
          <w:b/>
          <w:bCs/>
          <w:color w:val="000000" w:themeColor="text1"/>
          <w:sz w:val="28"/>
          <w:lang w:val="en-GB"/>
        </w:rPr>
        <w:lastRenderedPageBreak/>
        <w:t>Motivation</w:t>
      </w:r>
    </w:p>
    <w:p w14:paraId="49194FF4" w14:textId="77777777" w:rsidR="00755F2A" w:rsidRPr="00755F2A" w:rsidRDefault="00755F2A" w:rsidP="00755F2A">
      <w:r w:rsidRPr="00755F2A">
        <w:t>Seychelles is a unique nation, with 115 islands stretching across an exclusive economic zone of 1.4 million km</w:t>
      </w:r>
      <w:r w:rsidRPr="00755F2A">
        <w:rPr>
          <w:vertAlign w:val="superscript"/>
        </w:rPr>
        <w:t>2</w:t>
      </w:r>
      <w:r w:rsidRPr="00755F2A">
        <w:t xml:space="preserve">. This marine area is one of the world’s richest biodiversity hotspots and includes the iconic Aldabra Atoll, World Heritage Site. The blue economy concept has been adopted by the Seychelles Government to implement and maintain sustainable management of these vast marine resources and is therefore built upon the health of Seychelles coral reefs. Coral reefs form the base of the coastal marine food webs that is so paramount in securing biodiversity and safeguarding ecosystem health and food security in the region. Ensuring coral reef persistence is therefore a top priority for Seychelles and one that will be hard to deliver, given the increasing frequency and severity of global bleaching events, e.g. the 2016 event that caused widespread mass coral mortality across Seychelles. Developing a strong, science-based research strategy to </w:t>
      </w:r>
      <w:proofErr w:type="spellStart"/>
      <w:r w:rsidRPr="00755F2A">
        <w:t>maximise</w:t>
      </w:r>
      <w:proofErr w:type="spellEnd"/>
      <w:r w:rsidRPr="00755F2A">
        <w:t xml:space="preserve"> the effectiveness of coral reef management efforts is imperative.</w:t>
      </w:r>
    </w:p>
    <w:p w14:paraId="6B1D2DA9" w14:textId="77777777" w:rsidR="00755F2A" w:rsidRPr="00755F2A" w:rsidRDefault="00755F2A" w:rsidP="00755F2A"/>
    <w:p w14:paraId="596DAD6B" w14:textId="77777777" w:rsidR="00755F2A" w:rsidRPr="00755F2A" w:rsidRDefault="00755F2A" w:rsidP="00755F2A">
      <w:r w:rsidRPr="00755F2A">
        <w:t>In this project, we will map connectivity among major reefs across Seychelles and use this map to determine keystone reefs – defined as highly connected sites that potentially supply larvae to many other reefs in the region. These sites are likely to be critical for recolonization following disturbance events like bleaching. Identifying these keystone reefs will be an important management tool for Seychelles: allowing resources (research, time, money, legislation) to be better targeted. This will allow Seychelles to better meet the blue economy objective of sustainably managing the Seychelles exclusive economic zone. The results of this work can feed directly into developing a regional coral reef research strategy and maximize the effectiveness of other reef management projects, such as reef restoration.</w:t>
      </w:r>
    </w:p>
    <w:p w14:paraId="5FA2D9FB" w14:textId="77777777" w:rsidR="00755F2A" w:rsidRPr="00755F2A" w:rsidRDefault="00755F2A" w:rsidP="00755F2A"/>
    <w:p w14:paraId="0591528C" w14:textId="77777777" w:rsidR="00755F2A" w:rsidRPr="00755F2A" w:rsidRDefault="00755F2A" w:rsidP="00755F2A">
      <w:r w:rsidRPr="00755F2A">
        <w:t xml:space="preserve">We will use state-of-the-art genetic techniques to investigate coral connectivity at two levels: (1) the site-specific connectivity around Aldabra Atoll; and (2) the first study of coral population connectivity across the whole Seychelles archipelago, stretching from the southern outer islands all the way up to the northern granitic islands. This will mean sampling 10-20 small coral fragments from 2-3 coral species at reefs across the archipelago, including the Aldabra group, the </w:t>
      </w:r>
      <w:proofErr w:type="spellStart"/>
      <w:r w:rsidRPr="00755F2A">
        <w:t>Amirantes</w:t>
      </w:r>
      <w:proofErr w:type="spellEnd"/>
      <w:r w:rsidRPr="00755F2A">
        <w:t xml:space="preserve"> and the inner granitic islands. The fragments are easy to remove and their removal has no negative consequences for the rest of the colony. </w:t>
      </w:r>
    </w:p>
    <w:p w14:paraId="3318689A" w14:textId="77777777" w:rsidR="00755F2A" w:rsidRPr="00755F2A" w:rsidRDefault="00755F2A" w:rsidP="00755F2A"/>
    <w:p w14:paraId="4A71A812" w14:textId="77777777" w:rsidR="00755F2A" w:rsidRPr="00755F2A" w:rsidRDefault="00755F2A" w:rsidP="00755F2A">
      <w:r w:rsidRPr="00755F2A">
        <w:t>This project will be the first to address coral population connectivity and identify important sources of colonists in Seychelles. We will form a multi-</w:t>
      </w:r>
      <w:proofErr w:type="spellStart"/>
      <w:r w:rsidRPr="00755F2A">
        <w:t>organisation</w:t>
      </w:r>
      <w:proofErr w:type="spellEnd"/>
      <w:r w:rsidRPr="00755F2A">
        <w:t xml:space="preserve"> collaboration to target an essential gap in current knowledge required for effective marine spatial planning in Seychelles. The results will not just be of benefit to a single island or organization but will be a national level project, which already has the support of a number of organizations, as it aligns with their own management objectives (SIF, ICS, SNPA, SFA, GVI, </w:t>
      </w:r>
      <w:proofErr w:type="spellStart"/>
      <w:r w:rsidRPr="00755F2A">
        <w:t>Cousine</w:t>
      </w:r>
      <w:proofErr w:type="spellEnd"/>
      <w:r w:rsidRPr="00755F2A">
        <w:t xml:space="preserve"> Island Private and </w:t>
      </w:r>
      <w:proofErr w:type="spellStart"/>
      <w:r w:rsidRPr="00755F2A">
        <w:t>Fregate</w:t>
      </w:r>
      <w:proofErr w:type="spellEnd"/>
      <w:r w:rsidRPr="00755F2A">
        <w:t xml:space="preserve"> Island Private). </w:t>
      </w:r>
    </w:p>
    <w:p w14:paraId="0549A95D" w14:textId="77777777" w:rsidR="00755F2A" w:rsidRPr="00755F2A" w:rsidRDefault="00755F2A" w:rsidP="00755F2A"/>
    <w:p w14:paraId="75F2FAB2" w14:textId="77777777" w:rsidR="00755F2A" w:rsidRPr="00755F2A" w:rsidRDefault="00755F2A" w:rsidP="00755F2A">
      <w:r w:rsidRPr="00755F2A">
        <w:t xml:space="preserve">Maximizing the effective management of marine ecosystems is arguably the most important tool that Seychelles has against climate-driven disturbance events. This project is specifically designed to ensure evidence-based decision-making for effective management of marine ecosystems at the local, community and governmental level. </w:t>
      </w:r>
    </w:p>
    <w:p w14:paraId="05887B6C" w14:textId="77777777" w:rsidR="00755F2A" w:rsidRPr="00755F2A" w:rsidRDefault="00755F2A" w:rsidP="00755F2A"/>
    <w:p w14:paraId="5FF3A258" w14:textId="77777777" w:rsidR="00755F2A" w:rsidRPr="00755F2A" w:rsidRDefault="00755F2A" w:rsidP="00755F2A"/>
    <w:p w14:paraId="20A7E815" w14:textId="77777777" w:rsidR="00755F2A" w:rsidRPr="00755F2A" w:rsidRDefault="00755F2A" w:rsidP="00755F2A">
      <w:pPr>
        <w:pBdr>
          <w:top w:val="single" w:sz="4" w:space="1" w:color="auto"/>
        </w:pBdr>
        <w:spacing w:before="400" w:after="80"/>
        <w:jc w:val="both"/>
        <w:outlineLvl w:val="0"/>
        <w:rPr>
          <w:rFonts w:asciiTheme="majorHAnsi" w:eastAsiaTheme="majorEastAsia" w:hAnsiTheme="majorHAnsi" w:cstheme="majorBidi"/>
          <w:b/>
          <w:bCs/>
          <w:color w:val="000000" w:themeColor="text1"/>
          <w:sz w:val="28"/>
          <w:lang w:val="en-GB"/>
        </w:rPr>
      </w:pPr>
      <w:r w:rsidRPr="00755F2A">
        <w:rPr>
          <w:rFonts w:asciiTheme="majorHAnsi" w:eastAsiaTheme="majorEastAsia" w:hAnsiTheme="majorHAnsi" w:cstheme="majorBidi"/>
          <w:b/>
          <w:bCs/>
          <w:color w:val="000000" w:themeColor="text1"/>
          <w:sz w:val="28"/>
          <w:lang w:val="en-GB"/>
        </w:rPr>
        <w:lastRenderedPageBreak/>
        <w:t>Objectives</w:t>
      </w:r>
    </w:p>
    <w:p w14:paraId="647F267F" w14:textId="77777777" w:rsidR="00755F2A" w:rsidRPr="00755F2A" w:rsidRDefault="00755F2A" w:rsidP="00755F2A">
      <w:pPr>
        <w:numPr>
          <w:ilvl w:val="0"/>
          <w:numId w:val="31"/>
        </w:numPr>
        <w:contextualSpacing/>
        <w:jc w:val="both"/>
        <w:rPr>
          <w:rFonts w:eastAsiaTheme="minorEastAsia"/>
          <w:szCs w:val="22"/>
          <w:lang w:val="en-GB"/>
        </w:rPr>
      </w:pPr>
      <w:r w:rsidRPr="00755F2A">
        <w:rPr>
          <w:rFonts w:eastAsiaTheme="minorEastAsia"/>
          <w:szCs w:val="22"/>
          <w:lang w:val="en-GB"/>
        </w:rPr>
        <w:t>Determine the connectivity of coral populations across Seychelles</w:t>
      </w:r>
    </w:p>
    <w:p w14:paraId="7CF4D12A" w14:textId="77777777" w:rsidR="00755F2A" w:rsidRPr="00755F2A" w:rsidRDefault="00755F2A" w:rsidP="00755F2A">
      <w:pPr>
        <w:numPr>
          <w:ilvl w:val="0"/>
          <w:numId w:val="30"/>
        </w:numPr>
        <w:contextualSpacing/>
        <w:jc w:val="both"/>
        <w:rPr>
          <w:rFonts w:eastAsiaTheme="minorEastAsia"/>
          <w:szCs w:val="22"/>
          <w:lang w:val="en-GB"/>
        </w:rPr>
      </w:pPr>
      <w:r w:rsidRPr="00755F2A">
        <w:rPr>
          <w:rFonts w:eastAsiaTheme="minorEastAsia"/>
          <w:szCs w:val="22"/>
          <w:lang w:val="en-GB"/>
        </w:rPr>
        <w:t>Use genetic techniques to determine site level differences &amp; similarities among coral populations by sampling up to 24 reef sites across Seychelles. This will reveal patterns of coral dispersal across Seychelles.</w:t>
      </w:r>
    </w:p>
    <w:p w14:paraId="57094233" w14:textId="77777777" w:rsidR="00755F2A" w:rsidRPr="00755F2A" w:rsidRDefault="00755F2A" w:rsidP="00755F2A">
      <w:pPr>
        <w:numPr>
          <w:ilvl w:val="0"/>
          <w:numId w:val="30"/>
        </w:numPr>
        <w:contextualSpacing/>
        <w:jc w:val="both"/>
        <w:rPr>
          <w:rFonts w:eastAsiaTheme="minorEastAsia"/>
          <w:szCs w:val="22"/>
          <w:lang w:val="en-GB"/>
        </w:rPr>
      </w:pPr>
      <w:r w:rsidRPr="00755F2A">
        <w:rPr>
          <w:rFonts w:eastAsiaTheme="minorEastAsia"/>
          <w:szCs w:val="22"/>
          <w:lang w:val="en-GB"/>
        </w:rPr>
        <w:t>Compare two/three different species of coral to determine whether connectivity patterns are likely to differ depending on their dispersal mechanism (broadcasters vs brooders).</w:t>
      </w:r>
    </w:p>
    <w:p w14:paraId="193D87CE" w14:textId="77777777" w:rsidR="00755F2A" w:rsidRPr="00755F2A" w:rsidRDefault="00755F2A" w:rsidP="00755F2A">
      <w:pPr>
        <w:numPr>
          <w:ilvl w:val="0"/>
          <w:numId w:val="30"/>
        </w:numPr>
        <w:contextualSpacing/>
        <w:jc w:val="both"/>
        <w:rPr>
          <w:rFonts w:eastAsiaTheme="minorEastAsia"/>
          <w:szCs w:val="22"/>
          <w:lang w:val="en-GB"/>
        </w:rPr>
      </w:pPr>
      <w:r w:rsidRPr="00755F2A">
        <w:rPr>
          <w:rFonts w:eastAsiaTheme="minorEastAsia"/>
          <w:szCs w:val="22"/>
          <w:lang w:val="en-GB"/>
        </w:rPr>
        <w:t>Identify keystone reefs that show high levels of connectivity.</w:t>
      </w:r>
    </w:p>
    <w:p w14:paraId="688FA52D" w14:textId="77777777" w:rsidR="00755F2A" w:rsidRPr="00755F2A" w:rsidRDefault="00755F2A" w:rsidP="00755F2A">
      <w:pPr>
        <w:numPr>
          <w:ilvl w:val="0"/>
          <w:numId w:val="30"/>
        </w:numPr>
        <w:contextualSpacing/>
        <w:jc w:val="both"/>
        <w:rPr>
          <w:rFonts w:eastAsiaTheme="minorEastAsia"/>
          <w:szCs w:val="22"/>
          <w:lang w:val="en-GB"/>
        </w:rPr>
      </w:pPr>
      <w:r w:rsidRPr="00755F2A">
        <w:rPr>
          <w:rFonts w:eastAsiaTheme="minorEastAsia"/>
          <w:szCs w:val="22"/>
          <w:lang w:val="en-GB"/>
        </w:rPr>
        <w:t>Identify significant barriers to dispersal within Seychelles.</w:t>
      </w:r>
    </w:p>
    <w:p w14:paraId="69C0AA27" w14:textId="77777777" w:rsidR="00755F2A" w:rsidRPr="00755F2A" w:rsidRDefault="00755F2A" w:rsidP="00755F2A">
      <w:pPr>
        <w:rPr>
          <w:sz w:val="28"/>
        </w:rPr>
      </w:pPr>
    </w:p>
    <w:p w14:paraId="1F4C8F35" w14:textId="77777777" w:rsidR="00755F2A" w:rsidRPr="00755F2A" w:rsidRDefault="00755F2A" w:rsidP="00755F2A">
      <w:pPr>
        <w:numPr>
          <w:ilvl w:val="0"/>
          <w:numId w:val="31"/>
        </w:numPr>
        <w:contextualSpacing/>
        <w:jc w:val="both"/>
        <w:rPr>
          <w:rFonts w:eastAsiaTheme="minorEastAsia"/>
          <w:szCs w:val="22"/>
          <w:lang w:val="en-GB"/>
        </w:rPr>
      </w:pPr>
      <w:r w:rsidRPr="00755F2A">
        <w:rPr>
          <w:rFonts w:eastAsiaTheme="minorEastAsia"/>
          <w:szCs w:val="22"/>
          <w:lang w:val="en-GB"/>
        </w:rPr>
        <w:t>Determine the degree of genetic differentiation in coral populations around Aldabra Atoll.</w:t>
      </w:r>
    </w:p>
    <w:p w14:paraId="571EB374" w14:textId="77777777" w:rsidR="00755F2A" w:rsidRPr="00755F2A" w:rsidRDefault="00755F2A" w:rsidP="00755F2A">
      <w:pPr>
        <w:numPr>
          <w:ilvl w:val="0"/>
          <w:numId w:val="32"/>
        </w:numPr>
        <w:contextualSpacing/>
        <w:jc w:val="both"/>
        <w:rPr>
          <w:rFonts w:eastAsiaTheme="minorEastAsia"/>
          <w:szCs w:val="22"/>
          <w:lang w:val="en-GB"/>
        </w:rPr>
      </w:pPr>
      <w:r w:rsidRPr="00755F2A">
        <w:rPr>
          <w:rFonts w:eastAsiaTheme="minorEastAsia"/>
          <w:szCs w:val="22"/>
          <w:lang w:val="en-GB"/>
        </w:rPr>
        <w:t xml:space="preserve">Use genetic techniques to determine the level of genetic differentiation between lagoon reefs and outer fringing reefs and whether this depends on coral species. </w:t>
      </w:r>
    </w:p>
    <w:p w14:paraId="4FD742C1" w14:textId="77777777" w:rsidR="00755F2A" w:rsidRPr="00755F2A" w:rsidRDefault="00755F2A" w:rsidP="00755F2A">
      <w:pPr>
        <w:numPr>
          <w:ilvl w:val="0"/>
          <w:numId w:val="32"/>
        </w:numPr>
        <w:contextualSpacing/>
        <w:jc w:val="both"/>
        <w:rPr>
          <w:rFonts w:eastAsiaTheme="minorEastAsia"/>
          <w:szCs w:val="22"/>
          <w:lang w:val="en-GB"/>
        </w:rPr>
      </w:pPr>
      <w:r w:rsidRPr="00755F2A">
        <w:rPr>
          <w:rFonts w:eastAsiaTheme="minorEastAsia"/>
          <w:szCs w:val="22"/>
          <w:lang w:val="en-GB"/>
        </w:rPr>
        <w:t>Determine whether lagoon corals contain different symbionts (potentially more resilient) to corals in the outer reef.</w:t>
      </w:r>
    </w:p>
    <w:p w14:paraId="1028C93F" w14:textId="77777777" w:rsidR="00755F2A" w:rsidRPr="00755F2A" w:rsidRDefault="00755F2A" w:rsidP="00755F2A">
      <w:pPr>
        <w:rPr>
          <w:sz w:val="28"/>
        </w:rPr>
      </w:pPr>
    </w:p>
    <w:p w14:paraId="07BD3548" w14:textId="77777777" w:rsidR="00755F2A" w:rsidRPr="00755F2A" w:rsidRDefault="00755F2A" w:rsidP="00755F2A">
      <w:pPr>
        <w:numPr>
          <w:ilvl w:val="0"/>
          <w:numId w:val="31"/>
        </w:numPr>
        <w:contextualSpacing/>
        <w:jc w:val="both"/>
        <w:rPr>
          <w:rFonts w:eastAsiaTheme="minorEastAsia"/>
          <w:szCs w:val="22"/>
          <w:lang w:val="en-GB"/>
        </w:rPr>
      </w:pPr>
      <w:r w:rsidRPr="00755F2A">
        <w:rPr>
          <w:rFonts w:eastAsiaTheme="minorEastAsia"/>
          <w:szCs w:val="22"/>
          <w:lang w:val="en-GB"/>
        </w:rPr>
        <w:t>Develop a Coral Reef Research Strategy for better management of Seychelles</w:t>
      </w:r>
    </w:p>
    <w:p w14:paraId="00B1B1E6" w14:textId="77777777" w:rsidR="00755F2A" w:rsidRPr="00755F2A" w:rsidRDefault="00755F2A" w:rsidP="00755F2A">
      <w:pPr>
        <w:numPr>
          <w:ilvl w:val="0"/>
          <w:numId w:val="33"/>
        </w:numPr>
        <w:contextualSpacing/>
        <w:jc w:val="both"/>
        <w:rPr>
          <w:rFonts w:eastAsiaTheme="minorEastAsia"/>
          <w:szCs w:val="22"/>
          <w:lang w:val="en-GB"/>
        </w:rPr>
      </w:pPr>
      <w:r w:rsidRPr="00755F2A">
        <w:rPr>
          <w:rFonts w:eastAsiaTheme="minorEastAsia"/>
          <w:szCs w:val="22"/>
          <w:lang w:val="en-GB"/>
        </w:rPr>
        <w:t>Hold a workshop with all stakeholders to present results, outline coral reef management objectives and together, develop a strategy to achieve these.</w:t>
      </w:r>
    </w:p>
    <w:p w14:paraId="3C027482" w14:textId="77777777" w:rsidR="00755F2A" w:rsidRPr="00755F2A" w:rsidRDefault="00755F2A" w:rsidP="00755F2A">
      <w:pPr>
        <w:pBdr>
          <w:top w:val="single" w:sz="4" w:space="1" w:color="auto"/>
        </w:pBdr>
        <w:spacing w:before="400" w:after="80"/>
        <w:jc w:val="both"/>
        <w:outlineLvl w:val="0"/>
        <w:rPr>
          <w:rFonts w:asciiTheme="majorHAnsi" w:eastAsiaTheme="majorEastAsia" w:hAnsiTheme="majorHAnsi" w:cstheme="majorBidi"/>
          <w:b/>
          <w:bCs/>
          <w:color w:val="000000" w:themeColor="text1"/>
          <w:sz w:val="28"/>
          <w:lang w:val="en-GB"/>
        </w:rPr>
      </w:pPr>
      <w:r w:rsidRPr="00755F2A">
        <w:rPr>
          <w:rFonts w:asciiTheme="majorHAnsi" w:eastAsiaTheme="majorEastAsia" w:hAnsiTheme="majorHAnsi" w:cstheme="majorBidi"/>
          <w:b/>
          <w:bCs/>
          <w:color w:val="000000" w:themeColor="text1"/>
          <w:sz w:val="28"/>
          <w:lang w:val="en-GB"/>
        </w:rPr>
        <w:t>Basic species information</w:t>
      </w:r>
    </w:p>
    <w:p w14:paraId="453C82A8" w14:textId="77777777" w:rsidR="00755F2A" w:rsidRPr="00755F2A" w:rsidRDefault="00755F2A" w:rsidP="00755F2A">
      <w:r w:rsidRPr="00755F2A">
        <w:t xml:space="preserve">Three species have been selected, all of which have been recorded at Aldabra and in the broader Seychelles region </w:t>
      </w:r>
      <w:r w:rsidRPr="00755F2A">
        <w:fldChar w:fldCharType="begin" w:fldLock="1"/>
      </w:r>
      <w:r w:rsidRPr="00755F2A">
        <w:instrText>ADDIN CSL_CITATION { "citationItems" : [ { "id" : "ITEM-1", "itemData" : { "DOI" : "10.1080/00222930310001657900", "ISSN" : "0022-2933", "abstract" : "An updated list of over 200 species of corals from Cosmoledo and Aldabra atolls is presented, which more than doubles previously known species diversity, and establishes these atolls as amongst the most species-rich in the Western Indian Ocean. However, partly this is an artefact of a new method of recording with digital cameras, described here, which greatly improves recording efficiency. This is the first underwater study of Cosmoledo, and the first for Aldabra outside the expedition reports cited. The survey extended to &amp;gt;30 m depth, and comes after the 1998 massive coral mortality. Coral cover was virtually eliminated at that time to about 8-10 m depth in Cosmoledo on seaward slopes, below which coral mortality was only about 50%. Mortality was selective regarding different species, genera and families. Cosmoledo's lagoon of &amp;gt;150 km2 is shallower than the 'critical depth' of 8-10 m, resulting in an almost complete elimination of corals. To compare these atolls with other reefs in the region, crit...", "author" : [ { "dropping-particle" : "", "family" : "Sheppard", "given" : "Charles", "non-dropping-particle" : "", "parse-names" : false, "suffix" : "" }, { "dropping-particle" : "", "family" : "Obura", "given" : "David", "non-dropping-particle" : "", "parse-names" : false, "suffix" : "" } ], "container-title" : "Journal of Natural History", "id" : "ITEM-1", "issue" : "2", "issued" : { "date-parts" : [ [ "2005", "1", "6" ] ] }, "page" : "103-121", "publisher" : " Taylor &amp; Francis Group ", "title" : "Corals and reefs of Cosmoledo and Aldabra atolls: Extent of damage, assemblage shifts and recovery following the severe mortality of 1998", "type" : "article-journal", "volume" : "39" }, "uris" : [ "http://www.mendeley.com/documents/?uuid=b723778c-4243-3e7a-ab54-d90da99289bc" ] } ], "mendeley" : { "formattedCitation" : "(Sheppard and Obura, 2005)", "manualFormatting" : "(Sheppard and Obura, 2005; Pristine Seas, 2015)", "plainTextFormattedCitation" : "(Sheppard and Obura, 2005)", "previouslyFormattedCitation" : "(Sheppard and Obura, 2005)" }, "properties" : { "noteIndex" : 0 }, "schema" : "https://github.com/citation-style-language/schema/raw/master/csl-citation.json" }</w:instrText>
      </w:r>
      <w:r w:rsidRPr="00755F2A">
        <w:fldChar w:fldCharType="separate"/>
      </w:r>
      <w:r w:rsidRPr="00755F2A">
        <w:rPr>
          <w:noProof/>
        </w:rPr>
        <w:t>(Sheppard and Obura, 2005; Pristine Seas, 2015)</w:t>
      </w:r>
      <w:r w:rsidRPr="00755F2A">
        <w:fldChar w:fldCharType="end"/>
      </w:r>
      <w:r w:rsidRPr="00755F2A">
        <w:t xml:space="preserve">. They are all reasonably common and include two closely-related broadcast </w:t>
      </w:r>
      <w:proofErr w:type="spellStart"/>
      <w:r w:rsidRPr="00755F2A">
        <w:t>spawners</w:t>
      </w:r>
      <w:proofErr w:type="spellEnd"/>
      <w:r w:rsidRPr="00755F2A">
        <w:t xml:space="preserve">: </w:t>
      </w:r>
      <w:r w:rsidRPr="00755F2A">
        <w:rPr>
          <w:i/>
        </w:rPr>
        <w:t xml:space="preserve">Acropora </w:t>
      </w:r>
      <w:proofErr w:type="spellStart"/>
      <w:r w:rsidRPr="00755F2A">
        <w:rPr>
          <w:i/>
        </w:rPr>
        <w:t>cytheria</w:t>
      </w:r>
      <w:proofErr w:type="spellEnd"/>
      <w:r w:rsidRPr="00755F2A">
        <w:t xml:space="preserve"> and </w:t>
      </w:r>
      <w:r w:rsidRPr="00755F2A">
        <w:rPr>
          <w:i/>
        </w:rPr>
        <w:t>Acropora tenuis</w:t>
      </w:r>
      <w:r w:rsidRPr="00755F2A">
        <w:t xml:space="preserve">; and a brooding </w:t>
      </w:r>
      <w:proofErr w:type="spellStart"/>
      <w:r w:rsidRPr="00755F2A">
        <w:t>spawner</w:t>
      </w:r>
      <w:proofErr w:type="spellEnd"/>
      <w:r w:rsidRPr="00755F2A">
        <w:t xml:space="preserve">; </w:t>
      </w:r>
      <w:r w:rsidRPr="00755F2A">
        <w:rPr>
          <w:i/>
        </w:rPr>
        <w:t>Porites lutea</w:t>
      </w:r>
      <w:r w:rsidRPr="00755F2A">
        <w:t xml:space="preserve">. These species were also collected recently in </w:t>
      </w:r>
      <w:proofErr w:type="spellStart"/>
      <w:r w:rsidRPr="00755F2A">
        <w:t>Chagos</w:t>
      </w:r>
      <w:proofErr w:type="spellEnd"/>
      <w:r w:rsidRPr="00755F2A">
        <w:t xml:space="preserve"> as part of a coral connectivity study and will therefore enable a wider understanding of connectivity across the region.</w:t>
      </w:r>
    </w:p>
    <w:p w14:paraId="3D6D4DC2" w14:textId="77777777" w:rsidR="00755F2A" w:rsidRPr="00755F2A" w:rsidRDefault="00755F2A" w:rsidP="00755F2A"/>
    <w:p w14:paraId="254CE671" w14:textId="77777777" w:rsidR="00755F2A" w:rsidRPr="00755F2A" w:rsidRDefault="00755F2A" w:rsidP="00755F2A">
      <w:pPr>
        <w:rPr>
          <w:b/>
          <w:i/>
        </w:rPr>
      </w:pPr>
      <w:r w:rsidRPr="00755F2A">
        <w:rPr>
          <w:b/>
          <w:i/>
        </w:rPr>
        <w:t xml:space="preserve">Note: This sampling will cause minimal damage to the reef and will have no long-lasting effects for the individual coral colonies. The sampling will not be noticeable (to divers) or effect in anyway long-term monitoring </w:t>
      </w:r>
      <w:proofErr w:type="spellStart"/>
      <w:r w:rsidRPr="00755F2A">
        <w:rPr>
          <w:b/>
          <w:i/>
        </w:rPr>
        <w:t>programmes</w:t>
      </w:r>
      <w:proofErr w:type="spellEnd"/>
      <w:r w:rsidRPr="00755F2A">
        <w:rPr>
          <w:b/>
          <w:i/>
        </w:rPr>
        <w:t xml:space="preserve"> at the sites because the sampling is simply not enough to have an impact on coral cover. The fragments that I remove will take approximately 6-12 months to be re-grown.</w:t>
      </w:r>
    </w:p>
    <w:p w14:paraId="12314429" w14:textId="77777777" w:rsidR="00755F2A" w:rsidRPr="00755F2A" w:rsidRDefault="00755F2A" w:rsidP="00755F2A"/>
    <w:p w14:paraId="07109AD6" w14:textId="77777777" w:rsidR="00755F2A" w:rsidRPr="00755F2A" w:rsidRDefault="00755F2A" w:rsidP="00755F2A">
      <w:pPr>
        <w:keepNext/>
        <w:keepLines/>
        <w:spacing w:before="40"/>
        <w:outlineLvl w:val="1"/>
        <w:rPr>
          <w:rFonts w:asciiTheme="majorHAnsi" w:eastAsiaTheme="majorEastAsia" w:hAnsiTheme="majorHAnsi" w:cstheme="majorBidi"/>
          <w:color w:val="000000" w:themeColor="text1"/>
          <w:sz w:val="26"/>
          <w:szCs w:val="26"/>
        </w:rPr>
      </w:pPr>
      <w:r w:rsidRPr="00755F2A">
        <w:rPr>
          <w:rFonts w:asciiTheme="majorHAnsi" w:eastAsiaTheme="majorEastAsia" w:hAnsiTheme="majorHAnsi" w:cstheme="majorBidi"/>
          <w:color w:val="000000" w:themeColor="text1"/>
          <w:sz w:val="26"/>
          <w:szCs w:val="26"/>
        </w:rPr>
        <w:lastRenderedPageBreak/>
        <w:t xml:space="preserve">Figure </w:t>
      </w:r>
      <w:proofErr w:type="gramStart"/>
      <w:r w:rsidRPr="00755F2A">
        <w:rPr>
          <w:rFonts w:asciiTheme="majorHAnsi" w:eastAsiaTheme="majorEastAsia" w:hAnsiTheme="majorHAnsi" w:cstheme="majorBidi"/>
          <w:color w:val="000000" w:themeColor="text1"/>
          <w:sz w:val="26"/>
          <w:szCs w:val="26"/>
        </w:rPr>
        <w:t>1:</w:t>
      </w:r>
      <w:r w:rsidRPr="00755F2A">
        <w:rPr>
          <w:rFonts w:asciiTheme="majorHAnsi" w:eastAsiaTheme="majorEastAsia" w:hAnsiTheme="majorHAnsi" w:cstheme="majorBidi"/>
          <w:i/>
          <w:color w:val="000000" w:themeColor="text1"/>
          <w:sz w:val="26"/>
          <w:szCs w:val="26"/>
        </w:rPr>
        <w:t>Acropora</w:t>
      </w:r>
      <w:proofErr w:type="gramEnd"/>
      <w:r w:rsidRPr="00755F2A">
        <w:rPr>
          <w:rFonts w:asciiTheme="majorHAnsi" w:eastAsiaTheme="majorEastAsia" w:hAnsiTheme="majorHAnsi" w:cstheme="majorBidi"/>
          <w:i/>
          <w:color w:val="000000" w:themeColor="text1"/>
          <w:sz w:val="26"/>
          <w:szCs w:val="26"/>
        </w:rPr>
        <w:t xml:space="preserve"> tenuis</w:t>
      </w:r>
    </w:p>
    <w:p w14:paraId="2310B13A" w14:textId="77777777" w:rsidR="00755F2A" w:rsidRPr="00755F2A" w:rsidRDefault="00755F2A" w:rsidP="00755F2A">
      <w:pPr>
        <w:rPr>
          <w:u w:val="single"/>
        </w:rPr>
      </w:pPr>
      <w:r w:rsidRPr="00755F2A">
        <w:rPr>
          <w:noProof/>
          <w:lang w:val="en-GB" w:eastAsia="en-GB"/>
        </w:rPr>
        <w:drawing>
          <wp:anchor distT="0" distB="0" distL="114300" distR="114300" simplePos="0" relativeHeight="251659264" behindDoc="0" locked="0" layoutInCell="1" allowOverlap="1" wp14:anchorId="547E0617" wp14:editId="01BC9147">
            <wp:simplePos x="0" y="0"/>
            <wp:positionH relativeFrom="column">
              <wp:posOffset>0</wp:posOffset>
            </wp:positionH>
            <wp:positionV relativeFrom="paragraph">
              <wp:posOffset>0</wp:posOffset>
            </wp:positionV>
            <wp:extent cx="2942376" cy="2206782"/>
            <wp:effectExtent l="0" t="0" r="4445" b="317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FC269.jpg"/>
                    <pic:cNvPicPr/>
                  </pic:nvPicPr>
                  <pic:blipFill>
                    <a:blip r:embed="rId9" cstate="screen">
                      <a:extLst>
                        <a:ext uri="{28A0092B-C50C-407E-A947-70E740481C1C}">
                          <a14:useLocalDpi xmlns:a14="http://schemas.microsoft.com/office/drawing/2010/main"/>
                        </a:ext>
                      </a:extLst>
                    </a:blip>
                    <a:stretch>
                      <a:fillRect/>
                    </a:stretch>
                  </pic:blipFill>
                  <pic:spPr>
                    <a:xfrm>
                      <a:off x="0" y="0"/>
                      <a:ext cx="2942376" cy="2206782"/>
                    </a:xfrm>
                    <a:prstGeom prst="rect">
                      <a:avLst/>
                    </a:prstGeom>
                  </pic:spPr>
                </pic:pic>
              </a:graphicData>
            </a:graphic>
            <wp14:sizeRelH relativeFrom="page">
              <wp14:pctWidth>0</wp14:pctWidth>
            </wp14:sizeRelH>
            <wp14:sizeRelV relativeFrom="page">
              <wp14:pctHeight>0</wp14:pctHeight>
            </wp14:sizeRelV>
          </wp:anchor>
        </w:drawing>
      </w:r>
      <w:r w:rsidRPr="00755F2A">
        <w:t xml:space="preserve">Colonies of this species form corymbose clumps, usually with neat evenly-spaced, delicate branchlets, but branchlets may be irregular and prostrate. </w:t>
      </w:r>
      <w:r w:rsidRPr="00755F2A">
        <w:rPr>
          <w:u w:val="single"/>
        </w:rPr>
        <w:t xml:space="preserve">Axial </w:t>
      </w:r>
      <w:proofErr w:type="spellStart"/>
      <w:r w:rsidRPr="00755F2A">
        <w:rPr>
          <w:u w:val="single"/>
        </w:rPr>
        <w:t>corallites</w:t>
      </w:r>
      <w:proofErr w:type="spellEnd"/>
      <w:r w:rsidRPr="00755F2A">
        <w:rPr>
          <w:u w:val="single"/>
        </w:rPr>
        <w:t xml:space="preserve"> are long and tubular. Radial </w:t>
      </w:r>
      <w:proofErr w:type="spellStart"/>
      <w:r w:rsidRPr="00755F2A">
        <w:rPr>
          <w:u w:val="single"/>
        </w:rPr>
        <w:t>corallites</w:t>
      </w:r>
      <w:proofErr w:type="spellEnd"/>
      <w:r w:rsidRPr="00755F2A">
        <w:rPr>
          <w:u w:val="single"/>
        </w:rPr>
        <w:t xml:space="preserve"> are arranged in a neat rosette and have </w:t>
      </w:r>
      <w:r w:rsidRPr="00755F2A">
        <w:rPr>
          <w:b/>
          <w:u w:val="single"/>
        </w:rPr>
        <w:t>slightly flaring lips</w:t>
      </w:r>
      <w:r w:rsidRPr="00755F2A">
        <w:rPr>
          <w:u w:val="single"/>
        </w:rPr>
        <w:t>.</w:t>
      </w:r>
    </w:p>
    <w:p w14:paraId="526BBB5C" w14:textId="77777777" w:rsidR="00755F2A" w:rsidRPr="00755F2A" w:rsidRDefault="00755F2A" w:rsidP="00755F2A"/>
    <w:p w14:paraId="09FFA898" w14:textId="77777777" w:rsidR="00755F2A" w:rsidRPr="00755F2A" w:rsidRDefault="00755F2A" w:rsidP="00755F2A">
      <w:proofErr w:type="spellStart"/>
      <w:r w:rsidRPr="00755F2A">
        <w:t>Colour</w:t>
      </w:r>
      <w:proofErr w:type="spellEnd"/>
      <w:r w:rsidRPr="00755F2A">
        <w:t xml:space="preserve">: Yellow, cream, green or blue. </w:t>
      </w:r>
      <w:proofErr w:type="spellStart"/>
      <w:r w:rsidRPr="00755F2A">
        <w:t>Colours</w:t>
      </w:r>
      <w:proofErr w:type="spellEnd"/>
      <w:r w:rsidRPr="00755F2A">
        <w:t xml:space="preserve"> may be bright with distinctively </w:t>
      </w:r>
      <w:proofErr w:type="spellStart"/>
      <w:r w:rsidRPr="00755F2A">
        <w:t>coloured</w:t>
      </w:r>
      <w:proofErr w:type="spellEnd"/>
      <w:r w:rsidRPr="00755F2A">
        <w:t xml:space="preserve"> </w:t>
      </w:r>
      <w:proofErr w:type="spellStart"/>
      <w:r w:rsidRPr="00755F2A">
        <w:t>corallite</w:t>
      </w:r>
      <w:proofErr w:type="spellEnd"/>
      <w:r w:rsidRPr="00755F2A">
        <w:t xml:space="preserve"> lips.</w:t>
      </w:r>
    </w:p>
    <w:p w14:paraId="2FF37F79" w14:textId="77777777" w:rsidR="00755F2A" w:rsidRPr="00755F2A" w:rsidRDefault="00755F2A" w:rsidP="00755F2A"/>
    <w:p w14:paraId="2B6E1DE6" w14:textId="77777777" w:rsidR="00755F2A" w:rsidRPr="00755F2A" w:rsidRDefault="00755F2A" w:rsidP="00755F2A"/>
    <w:p w14:paraId="3A7DCB55" w14:textId="77777777" w:rsidR="00755F2A" w:rsidRPr="00755F2A" w:rsidRDefault="00755F2A" w:rsidP="00755F2A">
      <w:pPr>
        <w:keepNext/>
        <w:keepLines/>
        <w:spacing w:before="40"/>
        <w:outlineLvl w:val="1"/>
        <w:rPr>
          <w:rFonts w:asciiTheme="majorHAnsi" w:eastAsiaTheme="majorEastAsia" w:hAnsiTheme="majorHAnsi" w:cstheme="majorBidi"/>
          <w:color w:val="000000" w:themeColor="text1"/>
          <w:sz w:val="26"/>
          <w:szCs w:val="26"/>
        </w:rPr>
      </w:pPr>
      <w:r w:rsidRPr="00755F2A">
        <w:rPr>
          <w:rFonts w:asciiTheme="majorHAnsi" w:eastAsiaTheme="majorEastAsia" w:hAnsiTheme="majorHAnsi" w:cstheme="majorBidi"/>
          <w:color w:val="000000" w:themeColor="text1"/>
          <w:sz w:val="26"/>
          <w:szCs w:val="26"/>
        </w:rPr>
        <w:t xml:space="preserve">Figure 2: </w:t>
      </w:r>
      <w:r w:rsidRPr="00755F2A">
        <w:rPr>
          <w:rFonts w:asciiTheme="majorHAnsi" w:eastAsiaTheme="majorEastAsia" w:hAnsiTheme="majorHAnsi" w:cstheme="majorBidi"/>
          <w:i/>
          <w:color w:val="000000" w:themeColor="text1"/>
          <w:sz w:val="26"/>
          <w:szCs w:val="26"/>
        </w:rPr>
        <w:t xml:space="preserve">Acropora </w:t>
      </w:r>
      <w:proofErr w:type="spellStart"/>
      <w:r w:rsidRPr="00755F2A">
        <w:rPr>
          <w:rFonts w:asciiTheme="majorHAnsi" w:eastAsiaTheme="majorEastAsia" w:hAnsiTheme="majorHAnsi" w:cstheme="majorBidi"/>
          <w:i/>
          <w:color w:val="000000" w:themeColor="text1"/>
          <w:sz w:val="26"/>
          <w:szCs w:val="26"/>
        </w:rPr>
        <w:t>cytheria</w:t>
      </w:r>
      <w:proofErr w:type="spellEnd"/>
    </w:p>
    <w:p w14:paraId="06EE605D" w14:textId="77777777" w:rsidR="00755F2A" w:rsidRPr="00755F2A" w:rsidRDefault="00755F2A" w:rsidP="00755F2A">
      <w:r w:rsidRPr="00755F2A">
        <w:rPr>
          <w:noProof/>
          <w:lang w:val="en-GB" w:eastAsia="en-GB"/>
        </w:rPr>
        <w:drawing>
          <wp:anchor distT="0" distB="0" distL="114300" distR="114300" simplePos="0" relativeHeight="251660288" behindDoc="0" locked="0" layoutInCell="1" allowOverlap="1" wp14:anchorId="3A1DFA01" wp14:editId="2B0CCE76">
            <wp:simplePos x="0" y="0"/>
            <wp:positionH relativeFrom="column">
              <wp:posOffset>0</wp:posOffset>
            </wp:positionH>
            <wp:positionV relativeFrom="paragraph">
              <wp:posOffset>0</wp:posOffset>
            </wp:positionV>
            <wp:extent cx="3092078" cy="2317687"/>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rS3 181.JPG"/>
                    <pic:cNvPicPr/>
                  </pic:nvPicPr>
                  <pic:blipFill>
                    <a:blip r:embed="rId10" cstate="screen">
                      <a:extLst>
                        <a:ext uri="{28A0092B-C50C-407E-A947-70E740481C1C}">
                          <a14:useLocalDpi xmlns:a14="http://schemas.microsoft.com/office/drawing/2010/main"/>
                        </a:ext>
                      </a:extLst>
                    </a:blip>
                    <a:stretch>
                      <a:fillRect/>
                    </a:stretch>
                  </pic:blipFill>
                  <pic:spPr>
                    <a:xfrm>
                      <a:off x="0" y="0"/>
                      <a:ext cx="3092078" cy="2317687"/>
                    </a:xfrm>
                    <a:prstGeom prst="rect">
                      <a:avLst/>
                    </a:prstGeom>
                  </pic:spPr>
                </pic:pic>
              </a:graphicData>
            </a:graphic>
            <wp14:sizeRelH relativeFrom="page">
              <wp14:pctWidth>0</wp14:pctWidth>
            </wp14:sizeRelH>
            <wp14:sizeRelV relativeFrom="page">
              <wp14:pctHeight>0</wp14:pctHeight>
            </wp14:sizeRelV>
          </wp:anchor>
        </w:drawing>
      </w:r>
      <w:r w:rsidRPr="00755F2A">
        <w:t xml:space="preserve">Colonies are wide flat tables which are usually thin and finely structured. May become thick and robust in turbulent environments. Fine </w:t>
      </w:r>
      <w:r w:rsidRPr="00755F2A">
        <w:rPr>
          <w:b/>
          <w:u w:val="single"/>
        </w:rPr>
        <w:t>upward projecting branchlets</w:t>
      </w:r>
      <w:r w:rsidRPr="00755F2A">
        <w:t xml:space="preserve"> have </w:t>
      </w:r>
      <w:proofErr w:type="spellStart"/>
      <w:r w:rsidRPr="00755F2A">
        <w:t>exsert</w:t>
      </w:r>
      <w:proofErr w:type="spellEnd"/>
      <w:r w:rsidRPr="00755F2A">
        <w:t xml:space="preserve"> axial </w:t>
      </w:r>
      <w:proofErr w:type="spellStart"/>
      <w:r w:rsidRPr="00755F2A">
        <w:t>corallites</w:t>
      </w:r>
      <w:proofErr w:type="spellEnd"/>
      <w:r w:rsidRPr="00755F2A">
        <w:t xml:space="preserve">. Radial </w:t>
      </w:r>
      <w:proofErr w:type="spellStart"/>
      <w:r w:rsidRPr="00755F2A">
        <w:t>corallites</w:t>
      </w:r>
      <w:proofErr w:type="spellEnd"/>
      <w:r w:rsidRPr="00755F2A">
        <w:t xml:space="preserve"> are short, with open calices. Tentacles are frequently extended during the day.</w:t>
      </w:r>
    </w:p>
    <w:p w14:paraId="01F37328" w14:textId="77777777" w:rsidR="00755F2A" w:rsidRPr="00755F2A" w:rsidRDefault="00755F2A" w:rsidP="00755F2A"/>
    <w:p w14:paraId="73956ED0" w14:textId="77777777" w:rsidR="00755F2A" w:rsidRPr="00755F2A" w:rsidRDefault="00755F2A" w:rsidP="00755F2A">
      <w:proofErr w:type="spellStart"/>
      <w:r w:rsidRPr="00755F2A">
        <w:t>Colour</w:t>
      </w:r>
      <w:proofErr w:type="spellEnd"/>
      <w:r w:rsidRPr="00755F2A">
        <w:t>: Uniform pale cream, brown or blue.</w:t>
      </w:r>
    </w:p>
    <w:p w14:paraId="46C924FD" w14:textId="77777777" w:rsidR="00755F2A" w:rsidRPr="00755F2A" w:rsidRDefault="00755F2A" w:rsidP="00755F2A"/>
    <w:p w14:paraId="2D9CDF65" w14:textId="77777777" w:rsidR="00755F2A" w:rsidRPr="00755F2A" w:rsidRDefault="00755F2A" w:rsidP="00755F2A"/>
    <w:p w14:paraId="7632E53A" w14:textId="77777777" w:rsidR="00755F2A" w:rsidRPr="00755F2A" w:rsidRDefault="00755F2A" w:rsidP="00755F2A"/>
    <w:p w14:paraId="1990E379" w14:textId="77777777" w:rsidR="00755F2A" w:rsidRPr="00755F2A" w:rsidRDefault="00755F2A" w:rsidP="00755F2A">
      <w:pPr>
        <w:keepNext/>
        <w:keepLines/>
        <w:spacing w:before="40"/>
        <w:outlineLvl w:val="1"/>
        <w:rPr>
          <w:rFonts w:asciiTheme="majorHAnsi" w:eastAsiaTheme="majorEastAsia" w:hAnsiTheme="majorHAnsi" w:cstheme="majorBidi"/>
          <w:color w:val="000000" w:themeColor="text1"/>
          <w:sz w:val="26"/>
          <w:szCs w:val="26"/>
        </w:rPr>
      </w:pPr>
      <w:r w:rsidRPr="00755F2A">
        <w:rPr>
          <w:rFonts w:asciiTheme="majorHAnsi" w:eastAsiaTheme="majorEastAsia" w:hAnsiTheme="majorHAnsi" w:cstheme="majorBidi"/>
          <w:color w:val="000000" w:themeColor="text1"/>
          <w:sz w:val="26"/>
          <w:szCs w:val="26"/>
        </w:rPr>
        <w:t xml:space="preserve">Figure 3: </w:t>
      </w:r>
      <w:r w:rsidRPr="00755F2A">
        <w:rPr>
          <w:rFonts w:asciiTheme="majorHAnsi" w:eastAsiaTheme="majorEastAsia" w:hAnsiTheme="majorHAnsi" w:cstheme="majorBidi"/>
          <w:i/>
          <w:color w:val="000000" w:themeColor="text1"/>
          <w:sz w:val="26"/>
          <w:szCs w:val="26"/>
        </w:rPr>
        <w:t>Porites lutea</w:t>
      </w:r>
    </w:p>
    <w:p w14:paraId="6673671B" w14:textId="77777777" w:rsidR="00755F2A" w:rsidRPr="00755F2A" w:rsidRDefault="00755F2A" w:rsidP="00755F2A">
      <w:r w:rsidRPr="00755F2A">
        <w:rPr>
          <w:noProof/>
          <w:lang w:val="en-GB" w:eastAsia="en-GB"/>
        </w:rPr>
        <w:drawing>
          <wp:anchor distT="0" distB="0" distL="114300" distR="114300" simplePos="0" relativeHeight="251661312" behindDoc="0" locked="0" layoutInCell="1" allowOverlap="1" wp14:anchorId="25594409" wp14:editId="6C93C577">
            <wp:simplePos x="0" y="0"/>
            <wp:positionH relativeFrom="column">
              <wp:posOffset>0</wp:posOffset>
            </wp:positionH>
            <wp:positionV relativeFrom="paragraph">
              <wp:posOffset>0</wp:posOffset>
            </wp:positionV>
            <wp:extent cx="3066106" cy="229958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FC072.jpg"/>
                    <pic:cNvPicPr/>
                  </pic:nvPicPr>
                  <pic:blipFill>
                    <a:blip r:embed="rId11" cstate="screen">
                      <a:extLst>
                        <a:ext uri="{28A0092B-C50C-407E-A947-70E740481C1C}">
                          <a14:useLocalDpi xmlns:a14="http://schemas.microsoft.com/office/drawing/2010/main"/>
                        </a:ext>
                      </a:extLst>
                    </a:blip>
                    <a:stretch>
                      <a:fillRect/>
                    </a:stretch>
                  </pic:blipFill>
                  <pic:spPr>
                    <a:xfrm>
                      <a:off x="0" y="0"/>
                      <a:ext cx="3066106" cy="2299580"/>
                    </a:xfrm>
                    <a:prstGeom prst="rect">
                      <a:avLst/>
                    </a:prstGeom>
                  </pic:spPr>
                </pic:pic>
              </a:graphicData>
            </a:graphic>
            <wp14:sizeRelH relativeFrom="page">
              <wp14:pctWidth>0</wp14:pctWidth>
            </wp14:sizeRelH>
            <wp14:sizeRelV relativeFrom="page">
              <wp14:pctHeight>0</wp14:pctHeight>
            </wp14:sizeRelV>
          </wp:anchor>
        </w:drawing>
      </w:r>
      <w:r w:rsidRPr="00755F2A">
        <w:t xml:space="preserve">Colonies are hemispherical or </w:t>
      </w:r>
      <w:proofErr w:type="spellStart"/>
      <w:r w:rsidRPr="00755F2A">
        <w:t>helmet­shaped</w:t>
      </w:r>
      <w:proofErr w:type="spellEnd"/>
      <w:r w:rsidRPr="00755F2A">
        <w:t xml:space="preserve"> and may be over 4 </w:t>
      </w:r>
      <w:proofErr w:type="spellStart"/>
      <w:r w:rsidRPr="00755F2A">
        <w:t>metres</w:t>
      </w:r>
      <w:proofErr w:type="spellEnd"/>
      <w:r w:rsidRPr="00755F2A">
        <w:t xml:space="preserve"> across. They usually form micro­atolls in intertidal habitats. The surface is usually smooth.</w:t>
      </w:r>
    </w:p>
    <w:p w14:paraId="744761F4" w14:textId="77777777" w:rsidR="00755F2A" w:rsidRPr="00755F2A" w:rsidRDefault="00755F2A" w:rsidP="00755F2A"/>
    <w:p w14:paraId="7185C419" w14:textId="77777777" w:rsidR="00755F2A" w:rsidRPr="00755F2A" w:rsidRDefault="00755F2A" w:rsidP="00755F2A">
      <w:proofErr w:type="spellStart"/>
      <w:r w:rsidRPr="00755F2A">
        <w:t>Colour</w:t>
      </w:r>
      <w:proofErr w:type="spellEnd"/>
      <w:r w:rsidRPr="00755F2A">
        <w:t xml:space="preserve">: Usually cream or yellow but may show bright </w:t>
      </w:r>
      <w:proofErr w:type="spellStart"/>
      <w:r w:rsidRPr="00755F2A">
        <w:t>colours</w:t>
      </w:r>
      <w:proofErr w:type="spellEnd"/>
      <w:r w:rsidRPr="00755F2A">
        <w:t xml:space="preserve"> in shallow water.</w:t>
      </w:r>
    </w:p>
    <w:p w14:paraId="33C0FA07" w14:textId="77777777" w:rsidR="00755F2A" w:rsidRPr="00755F2A" w:rsidRDefault="00755F2A" w:rsidP="00755F2A"/>
    <w:p w14:paraId="0D44BDA1" w14:textId="77777777" w:rsidR="00755F2A" w:rsidRPr="00755F2A" w:rsidRDefault="00755F2A" w:rsidP="00755F2A"/>
    <w:p w14:paraId="212B9039" w14:textId="77777777" w:rsidR="00755F2A" w:rsidRPr="00755F2A" w:rsidRDefault="00755F2A" w:rsidP="00755F2A"/>
    <w:p w14:paraId="1F48A02B" w14:textId="77777777" w:rsidR="00755F2A" w:rsidRPr="00755F2A" w:rsidRDefault="00755F2A" w:rsidP="00755F2A"/>
    <w:p w14:paraId="403553B5" w14:textId="77777777" w:rsidR="00755F2A" w:rsidRPr="00755F2A" w:rsidRDefault="00755F2A" w:rsidP="00755F2A"/>
    <w:p w14:paraId="58D92889" w14:textId="77777777" w:rsidR="00755F2A" w:rsidRPr="00755F2A" w:rsidRDefault="00755F2A" w:rsidP="00755F2A"/>
    <w:p w14:paraId="1DF4EB2F" w14:textId="77777777" w:rsidR="00755F2A" w:rsidRPr="00755F2A" w:rsidRDefault="00755F2A" w:rsidP="00755F2A"/>
    <w:p w14:paraId="57EF34A0" w14:textId="77777777" w:rsidR="00755F2A" w:rsidRPr="00755F2A" w:rsidRDefault="00755F2A" w:rsidP="00755F2A">
      <w:pPr>
        <w:pBdr>
          <w:top w:val="single" w:sz="4" w:space="1" w:color="auto"/>
        </w:pBdr>
        <w:spacing w:before="400" w:after="80"/>
        <w:jc w:val="both"/>
        <w:outlineLvl w:val="0"/>
        <w:rPr>
          <w:rFonts w:asciiTheme="majorHAnsi" w:eastAsiaTheme="majorEastAsia" w:hAnsiTheme="majorHAnsi" w:cstheme="majorBidi"/>
          <w:b/>
          <w:bCs/>
          <w:color w:val="000000" w:themeColor="text1"/>
          <w:sz w:val="28"/>
          <w:lang w:val="en-GB"/>
        </w:rPr>
      </w:pPr>
      <w:r w:rsidRPr="00755F2A">
        <w:rPr>
          <w:rFonts w:asciiTheme="majorHAnsi" w:eastAsiaTheme="majorEastAsia" w:hAnsiTheme="majorHAnsi" w:cstheme="majorBidi"/>
          <w:b/>
          <w:bCs/>
          <w:color w:val="000000" w:themeColor="text1"/>
          <w:sz w:val="28"/>
          <w:lang w:val="en-GB"/>
        </w:rPr>
        <w:lastRenderedPageBreak/>
        <w:t>Sampling Sites &amp; Timetable</w:t>
      </w:r>
    </w:p>
    <w:p w14:paraId="0EC2D411" w14:textId="77777777" w:rsidR="00755F2A" w:rsidRPr="00755F2A" w:rsidRDefault="00755F2A" w:rsidP="00755F2A">
      <w:pPr>
        <w:rPr>
          <w:lang w:val="en-GB"/>
        </w:rPr>
      </w:pPr>
      <w:r w:rsidRPr="00755F2A">
        <w:rPr>
          <w:lang w:val="en-GB"/>
        </w:rPr>
        <w:t>The ideal sampling design is shown below. Each site will require 1-2 dives to complete sample collection.</w:t>
      </w:r>
    </w:p>
    <w:tbl>
      <w:tblPr>
        <w:tblStyle w:val="TableGrid1"/>
        <w:tblW w:w="8672" w:type="dxa"/>
        <w:tblLook w:val="04A0" w:firstRow="1" w:lastRow="0" w:firstColumn="1" w:lastColumn="0" w:noHBand="0" w:noVBand="1"/>
      </w:tblPr>
      <w:tblGrid>
        <w:gridCol w:w="2720"/>
        <w:gridCol w:w="5952"/>
      </w:tblGrid>
      <w:tr w:rsidR="00755F2A" w:rsidRPr="00755F2A" w14:paraId="49124776" w14:textId="77777777" w:rsidTr="00FE7721">
        <w:trPr>
          <w:trHeight w:val="225"/>
        </w:trPr>
        <w:tc>
          <w:tcPr>
            <w:tcW w:w="2720" w:type="dxa"/>
          </w:tcPr>
          <w:p w14:paraId="634E3FE7" w14:textId="77777777" w:rsidR="00755F2A" w:rsidRPr="00755F2A" w:rsidRDefault="00755F2A" w:rsidP="00755F2A">
            <w:r w:rsidRPr="00755F2A">
              <w:t>Area</w:t>
            </w:r>
          </w:p>
        </w:tc>
        <w:tc>
          <w:tcPr>
            <w:tcW w:w="5952" w:type="dxa"/>
          </w:tcPr>
          <w:p w14:paraId="4BF675CE" w14:textId="77777777" w:rsidR="00755F2A" w:rsidRPr="00755F2A" w:rsidRDefault="00755F2A" w:rsidP="00755F2A">
            <w:r w:rsidRPr="00755F2A">
              <w:t>Site Name</w:t>
            </w:r>
          </w:p>
        </w:tc>
      </w:tr>
      <w:tr w:rsidR="00755F2A" w:rsidRPr="00755F2A" w14:paraId="0508294B" w14:textId="77777777" w:rsidTr="00FE7721">
        <w:trPr>
          <w:trHeight w:val="175"/>
        </w:trPr>
        <w:tc>
          <w:tcPr>
            <w:tcW w:w="2720" w:type="dxa"/>
            <w:vMerge w:val="restart"/>
          </w:tcPr>
          <w:p w14:paraId="5D4C5BB9" w14:textId="77777777" w:rsidR="00755F2A" w:rsidRPr="00755F2A" w:rsidRDefault="00755F2A" w:rsidP="00755F2A">
            <w:r w:rsidRPr="00755F2A">
              <w:t>Southern Seychelles</w:t>
            </w:r>
          </w:p>
        </w:tc>
        <w:tc>
          <w:tcPr>
            <w:tcW w:w="5952" w:type="dxa"/>
          </w:tcPr>
          <w:p w14:paraId="5567AA96" w14:textId="77777777" w:rsidR="00755F2A" w:rsidRPr="00755F2A" w:rsidRDefault="00755F2A" w:rsidP="00755F2A">
            <w:r w:rsidRPr="00755F2A">
              <w:t>Aldabra Atoll lagoon West (ARM9)</w:t>
            </w:r>
          </w:p>
        </w:tc>
      </w:tr>
      <w:tr w:rsidR="00755F2A" w:rsidRPr="00755F2A" w14:paraId="6742568F" w14:textId="77777777" w:rsidTr="00FE7721">
        <w:trPr>
          <w:trHeight w:val="281"/>
        </w:trPr>
        <w:tc>
          <w:tcPr>
            <w:tcW w:w="2720" w:type="dxa"/>
            <w:vMerge/>
          </w:tcPr>
          <w:p w14:paraId="2524CBD5" w14:textId="77777777" w:rsidR="00755F2A" w:rsidRPr="00755F2A" w:rsidRDefault="00755F2A" w:rsidP="00755F2A"/>
        </w:tc>
        <w:tc>
          <w:tcPr>
            <w:tcW w:w="5952" w:type="dxa"/>
          </w:tcPr>
          <w:p w14:paraId="0FAC7CF4" w14:textId="77777777" w:rsidR="00755F2A" w:rsidRPr="00755F2A" w:rsidRDefault="00755F2A" w:rsidP="00755F2A">
            <w:r w:rsidRPr="00755F2A">
              <w:t>Aldabra Atoll lagoon East (ARM11/10)</w:t>
            </w:r>
          </w:p>
        </w:tc>
      </w:tr>
      <w:tr w:rsidR="00755F2A" w:rsidRPr="00755F2A" w14:paraId="356D2DB3" w14:textId="77777777" w:rsidTr="00FE7721">
        <w:trPr>
          <w:trHeight w:val="231"/>
        </w:trPr>
        <w:tc>
          <w:tcPr>
            <w:tcW w:w="2720" w:type="dxa"/>
            <w:vMerge/>
          </w:tcPr>
          <w:p w14:paraId="76FF9572" w14:textId="77777777" w:rsidR="00755F2A" w:rsidRPr="00755F2A" w:rsidRDefault="00755F2A" w:rsidP="00755F2A"/>
        </w:tc>
        <w:tc>
          <w:tcPr>
            <w:tcW w:w="5952" w:type="dxa"/>
          </w:tcPr>
          <w:p w14:paraId="46152D07" w14:textId="77777777" w:rsidR="00755F2A" w:rsidRPr="00755F2A" w:rsidRDefault="00755F2A" w:rsidP="00755F2A">
            <w:r w:rsidRPr="00755F2A">
              <w:t>Aldabra Atoll outer reef North (ARM6&amp;5)</w:t>
            </w:r>
          </w:p>
        </w:tc>
      </w:tr>
      <w:tr w:rsidR="00755F2A" w:rsidRPr="00755F2A" w14:paraId="064018AA" w14:textId="77777777" w:rsidTr="00FE7721">
        <w:trPr>
          <w:trHeight w:val="229"/>
        </w:trPr>
        <w:tc>
          <w:tcPr>
            <w:tcW w:w="2720" w:type="dxa"/>
            <w:vMerge/>
          </w:tcPr>
          <w:p w14:paraId="387F02CC" w14:textId="77777777" w:rsidR="00755F2A" w:rsidRPr="00755F2A" w:rsidRDefault="00755F2A" w:rsidP="00755F2A"/>
        </w:tc>
        <w:tc>
          <w:tcPr>
            <w:tcW w:w="5952" w:type="dxa"/>
          </w:tcPr>
          <w:p w14:paraId="7B9B0C9F" w14:textId="77777777" w:rsidR="00755F2A" w:rsidRPr="00755F2A" w:rsidRDefault="00755F2A" w:rsidP="00755F2A">
            <w:r w:rsidRPr="00755F2A">
              <w:t>Aldabra Atoll outer reef South (ARM12&amp;8)</w:t>
            </w:r>
          </w:p>
        </w:tc>
      </w:tr>
      <w:tr w:rsidR="00755F2A" w:rsidRPr="00755F2A" w14:paraId="35C6B45D" w14:textId="77777777" w:rsidTr="00FE7721">
        <w:trPr>
          <w:trHeight w:val="225"/>
        </w:trPr>
        <w:tc>
          <w:tcPr>
            <w:tcW w:w="2720" w:type="dxa"/>
            <w:vMerge/>
          </w:tcPr>
          <w:p w14:paraId="63FEF09F" w14:textId="77777777" w:rsidR="00755F2A" w:rsidRPr="00755F2A" w:rsidRDefault="00755F2A" w:rsidP="00755F2A"/>
        </w:tc>
        <w:tc>
          <w:tcPr>
            <w:tcW w:w="5952" w:type="dxa"/>
          </w:tcPr>
          <w:p w14:paraId="4661ECD0" w14:textId="77777777" w:rsidR="00755F2A" w:rsidRPr="00755F2A" w:rsidRDefault="00755F2A" w:rsidP="00755F2A">
            <w:r w:rsidRPr="00755F2A">
              <w:t>Assumption Island</w:t>
            </w:r>
          </w:p>
        </w:tc>
      </w:tr>
      <w:tr w:rsidR="00755F2A" w:rsidRPr="00755F2A" w14:paraId="282DF755" w14:textId="77777777" w:rsidTr="00FE7721">
        <w:trPr>
          <w:trHeight w:val="239"/>
        </w:trPr>
        <w:tc>
          <w:tcPr>
            <w:tcW w:w="2720" w:type="dxa"/>
            <w:vMerge/>
          </w:tcPr>
          <w:p w14:paraId="23023498" w14:textId="77777777" w:rsidR="00755F2A" w:rsidRPr="00755F2A" w:rsidRDefault="00755F2A" w:rsidP="00755F2A"/>
        </w:tc>
        <w:tc>
          <w:tcPr>
            <w:tcW w:w="5952" w:type="dxa"/>
          </w:tcPr>
          <w:p w14:paraId="26A878C5" w14:textId="77777777" w:rsidR="00755F2A" w:rsidRPr="00755F2A" w:rsidRDefault="00755F2A" w:rsidP="00755F2A">
            <w:proofErr w:type="spellStart"/>
            <w:r w:rsidRPr="00755F2A">
              <w:t>Cosmoledo</w:t>
            </w:r>
            <w:proofErr w:type="spellEnd"/>
            <w:r w:rsidRPr="00755F2A">
              <w:t xml:space="preserve"> Atoll</w:t>
            </w:r>
          </w:p>
        </w:tc>
      </w:tr>
      <w:tr w:rsidR="00755F2A" w:rsidRPr="00755F2A" w14:paraId="4FC8006E" w14:textId="77777777" w:rsidTr="00FE7721">
        <w:trPr>
          <w:trHeight w:val="239"/>
        </w:trPr>
        <w:tc>
          <w:tcPr>
            <w:tcW w:w="2720" w:type="dxa"/>
            <w:vMerge/>
          </w:tcPr>
          <w:p w14:paraId="06764296" w14:textId="77777777" w:rsidR="00755F2A" w:rsidRPr="00755F2A" w:rsidRDefault="00755F2A" w:rsidP="00755F2A"/>
        </w:tc>
        <w:tc>
          <w:tcPr>
            <w:tcW w:w="5952" w:type="dxa"/>
          </w:tcPr>
          <w:p w14:paraId="01E52BA5" w14:textId="77777777" w:rsidR="00755F2A" w:rsidRPr="00755F2A" w:rsidRDefault="00755F2A" w:rsidP="00755F2A">
            <w:proofErr w:type="spellStart"/>
            <w:r w:rsidRPr="00755F2A">
              <w:t>Astove</w:t>
            </w:r>
            <w:proofErr w:type="spellEnd"/>
            <w:r w:rsidRPr="00755F2A">
              <w:t xml:space="preserve"> Atoll</w:t>
            </w:r>
          </w:p>
        </w:tc>
      </w:tr>
      <w:tr w:rsidR="00755F2A" w:rsidRPr="00755F2A" w14:paraId="62BA698B" w14:textId="77777777" w:rsidTr="00FE7721">
        <w:trPr>
          <w:trHeight w:val="239"/>
        </w:trPr>
        <w:tc>
          <w:tcPr>
            <w:tcW w:w="2720" w:type="dxa"/>
            <w:vMerge/>
          </w:tcPr>
          <w:p w14:paraId="46C54B3D" w14:textId="77777777" w:rsidR="00755F2A" w:rsidRPr="00755F2A" w:rsidRDefault="00755F2A" w:rsidP="00755F2A"/>
        </w:tc>
        <w:tc>
          <w:tcPr>
            <w:tcW w:w="5952" w:type="dxa"/>
          </w:tcPr>
          <w:p w14:paraId="19E43463" w14:textId="77777777" w:rsidR="00755F2A" w:rsidRPr="00755F2A" w:rsidRDefault="00755F2A" w:rsidP="00755F2A">
            <w:r w:rsidRPr="00755F2A">
              <w:t>Farquhar Atoll</w:t>
            </w:r>
          </w:p>
        </w:tc>
      </w:tr>
      <w:tr w:rsidR="00755F2A" w:rsidRPr="00755F2A" w14:paraId="3DF45C44" w14:textId="77777777" w:rsidTr="00FE7721">
        <w:trPr>
          <w:trHeight w:val="225"/>
        </w:trPr>
        <w:tc>
          <w:tcPr>
            <w:tcW w:w="2720" w:type="dxa"/>
            <w:vMerge w:val="restart"/>
          </w:tcPr>
          <w:p w14:paraId="246FE073" w14:textId="77777777" w:rsidR="00755F2A" w:rsidRPr="00755F2A" w:rsidRDefault="00755F2A" w:rsidP="00755F2A">
            <w:r w:rsidRPr="00755F2A">
              <w:t>Mid Seychelles</w:t>
            </w:r>
          </w:p>
        </w:tc>
        <w:tc>
          <w:tcPr>
            <w:tcW w:w="5952" w:type="dxa"/>
          </w:tcPr>
          <w:p w14:paraId="73026547" w14:textId="77777777" w:rsidR="00755F2A" w:rsidRPr="00755F2A" w:rsidRDefault="00755F2A" w:rsidP="00755F2A">
            <w:r w:rsidRPr="00755F2A">
              <w:t>Platte Island</w:t>
            </w:r>
          </w:p>
        </w:tc>
      </w:tr>
      <w:tr w:rsidR="00755F2A" w:rsidRPr="00755F2A" w14:paraId="30718040" w14:textId="77777777" w:rsidTr="00FE7721">
        <w:trPr>
          <w:trHeight w:val="239"/>
        </w:trPr>
        <w:tc>
          <w:tcPr>
            <w:tcW w:w="2720" w:type="dxa"/>
            <w:vMerge/>
          </w:tcPr>
          <w:p w14:paraId="62845FC3" w14:textId="77777777" w:rsidR="00755F2A" w:rsidRPr="00755F2A" w:rsidRDefault="00755F2A" w:rsidP="00755F2A"/>
        </w:tc>
        <w:tc>
          <w:tcPr>
            <w:tcW w:w="5952" w:type="dxa"/>
          </w:tcPr>
          <w:p w14:paraId="0B5AAB7D" w14:textId="77777777" w:rsidR="00755F2A" w:rsidRPr="00755F2A" w:rsidRDefault="00755F2A" w:rsidP="00755F2A">
            <w:proofErr w:type="spellStart"/>
            <w:r w:rsidRPr="00755F2A">
              <w:t>Coetivy</w:t>
            </w:r>
            <w:proofErr w:type="spellEnd"/>
            <w:r w:rsidRPr="00755F2A">
              <w:t xml:space="preserve"> Island</w:t>
            </w:r>
          </w:p>
        </w:tc>
      </w:tr>
      <w:tr w:rsidR="00755F2A" w:rsidRPr="00755F2A" w14:paraId="3D165421" w14:textId="77777777" w:rsidTr="00FE7721">
        <w:trPr>
          <w:trHeight w:val="225"/>
        </w:trPr>
        <w:tc>
          <w:tcPr>
            <w:tcW w:w="2720" w:type="dxa"/>
            <w:vMerge/>
          </w:tcPr>
          <w:p w14:paraId="0D51E6AD" w14:textId="77777777" w:rsidR="00755F2A" w:rsidRPr="00755F2A" w:rsidRDefault="00755F2A" w:rsidP="00755F2A"/>
        </w:tc>
        <w:tc>
          <w:tcPr>
            <w:tcW w:w="5952" w:type="dxa"/>
          </w:tcPr>
          <w:p w14:paraId="1A0B4302" w14:textId="77777777" w:rsidR="00755F2A" w:rsidRPr="00755F2A" w:rsidRDefault="00755F2A" w:rsidP="00755F2A">
            <w:proofErr w:type="spellStart"/>
            <w:r w:rsidRPr="00755F2A">
              <w:t>Darros</w:t>
            </w:r>
            <w:proofErr w:type="spellEnd"/>
            <w:r w:rsidRPr="00755F2A">
              <w:t xml:space="preserve"> Island</w:t>
            </w:r>
          </w:p>
        </w:tc>
      </w:tr>
      <w:tr w:rsidR="00755F2A" w:rsidRPr="00755F2A" w14:paraId="4460B74D" w14:textId="77777777" w:rsidTr="00FE7721">
        <w:trPr>
          <w:trHeight w:val="239"/>
        </w:trPr>
        <w:tc>
          <w:tcPr>
            <w:tcW w:w="2720" w:type="dxa"/>
            <w:vMerge/>
          </w:tcPr>
          <w:p w14:paraId="1CA65CDE" w14:textId="77777777" w:rsidR="00755F2A" w:rsidRPr="00755F2A" w:rsidRDefault="00755F2A" w:rsidP="00755F2A"/>
        </w:tc>
        <w:tc>
          <w:tcPr>
            <w:tcW w:w="5952" w:type="dxa"/>
          </w:tcPr>
          <w:p w14:paraId="35457330" w14:textId="77777777" w:rsidR="00755F2A" w:rsidRPr="00755F2A" w:rsidRDefault="00755F2A" w:rsidP="00755F2A">
            <w:r w:rsidRPr="00755F2A">
              <w:t>St Joseph Atoll</w:t>
            </w:r>
          </w:p>
        </w:tc>
      </w:tr>
      <w:tr w:rsidR="00755F2A" w:rsidRPr="00755F2A" w14:paraId="518D05FD" w14:textId="77777777" w:rsidTr="00FE7721">
        <w:trPr>
          <w:trHeight w:val="239"/>
        </w:trPr>
        <w:tc>
          <w:tcPr>
            <w:tcW w:w="2720" w:type="dxa"/>
            <w:vMerge/>
          </w:tcPr>
          <w:p w14:paraId="4D64EE06" w14:textId="77777777" w:rsidR="00755F2A" w:rsidRPr="00755F2A" w:rsidRDefault="00755F2A" w:rsidP="00755F2A"/>
        </w:tc>
        <w:tc>
          <w:tcPr>
            <w:tcW w:w="5952" w:type="dxa"/>
          </w:tcPr>
          <w:p w14:paraId="340C28FB" w14:textId="77777777" w:rsidR="00755F2A" w:rsidRPr="00755F2A" w:rsidRDefault="00755F2A" w:rsidP="00755F2A">
            <w:proofErr w:type="spellStart"/>
            <w:r w:rsidRPr="00755F2A">
              <w:t>Desroches</w:t>
            </w:r>
            <w:proofErr w:type="spellEnd"/>
          </w:p>
        </w:tc>
      </w:tr>
      <w:tr w:rsidR="00755F2A" w:rsidRPr="00755F2A" w14:paraId="41D60993" w14:textId="77777777" w:rsidTr="00FE7721">
        <w:trPr>
          <w:trHeight w:val="239"/>
        </w:trPr>
        <w:tc>
          <w:tcPr>
            <w:tcW w:w="2720" w:type="dxa"/>
            <w:vMerge/>
          </w:tcPr>
          <w:p w14:paraId="2A2BAED3" w14:textId="77777777" w:rsidR="00755F2A" w:rsidRPr="00755F2A" w:rsidRDefault="00755F2A" w:rsidP="00755F2A"/>
        </w:tc>
        <w:tc>
          <w:tcPr>
            <w:tcW w:w="5952" w:type="dxa"/>
          </w:tcPr>
          <w:p w14:paraId="68DEAE6A" w14:textId="77777777" w:rsidR="00755F2A" w:rsidRPr="00755F2A" w:rsidRDefault="00755F2A" w:rsidP="00755F2A">
            <w:proofErr w:type="spellStart"/>
            <w:r w:rsidRPr="00755F2A">
              <w:t>Poivre</w:t>
            </w:r>
            <w:proofErr w:type="spellEnd"/>
          </w:p>
        </w:tc>
      </w:tr>
      <w:tr w:rsidR="00755F2A" w:rsidRPr="00755F2A" w14:paraId="2E749E33" w14:textId="77777777" w:rsidTr="00FE7721">
        <w:trPr>
          <w:trHeight w:val="225"/>
        </w:trPr>
        <w:tc>
          <w:tcPr>
            <w:tcW w:w="2720" w:type="dxa"/>
            <w:vMerge w:val="restart"/>
          </w:tcPr>
          <w:p w14:paraId="4B3A29EA" w14:textId="77777777" w:rsidR="00755F2A" w:rsidRPr="00755F2A" w:rsidRDefault="00755F2A" w:rsidP="00755F2A">
            <w:r w:rsidRPr="00755F2A">
              <w:t>Northern Seychelles</w:t>
            </w:r>
          </w:p>
        </w:tc>
        <w:tc>
          <w:tcPr>
            <w:tcW w:w="5952" w:type="dxa"/>
          </w:tcPr>
          <w:p w14:paraId="1166C3DD" w14:textId="77777777" w:rsidR="00755F2A" w:rsidRPr="00755F2A" w:rsidRDefault="00755F2A" w:rsidP="00755F2A">
            <w:proofErr w:type="spellStart"/>
            <w:r w:rsidRPr="00755F2A">
              <w:t>Mah</w:t>
            </w:r>
            <w:r w:rsidRPr="00755F2A">
              <w:rPr>
                <w:rFonts w:ascii="Times New Roman" w:hAnsi="Times New Roman" w:cs="Times New Roman"/>
              </w:rPr>
              <w:t>é</w:t>
            </w:r>
            <w:proofErr w:type="spellEnd"/>
            <w:r w:rsidRPr="00755F2A">
              <w:t>/</w:t>
            </w:r>
            <w:proofErr w:type="spellStart"/>
            <w:r w:rsidRPr="00755F2A">
              <w:t>Baie</w:t>
            </w:r>
            <w:proofErr w:type="spellEnd"/>
            <w:r w:rsidRPr="00755F2A">
              <w:t xml:space="preserve"> </w:t>
            </w:r>
            <w:proofErr w:type="spellStart"/>
            <w:r w:rsidRPr="00755F2A">
              <w:t>Ternay</w:t>
            </w:r>
            <w:proofErr w:type="spellEnd"/>
          </w:p>
        </w:tc>
      </w:tr>
      <w:tr w:rsidR="00755F2A" w:rsidRPr="00755F2A" w14:paraId="4DFDB2D1" w14:textId="77777777" w:rsidTr="00FE7721">
        <w:trPr>
          <w:trHeight w:val="239"/>
        </w:trPr>
        <w:tc>
          <w:tcPr>
            <w:tcW w:w="2720" w:type="dxa"/>
            <w:vMerge/>
          </w:tcPr>
          <w:p w14:paraId="4AE5C4BF" w14:textId="77777777" w:rsidR="00755F2A" w:rsidRPr="00755F2A" w:rsidRDefault="00755F2A" w:rsidP="00755F2A"/>
        </w:tc>
        <w:tc>
          <w:tcPr>
            <w:tcW w:w="5952" w:type="dxa"/>
          </w:tcPr>
          <w:p w14:paraId="6BB9B265" w14:textId="77777777" w:rsidR="00755F2A" w:rsidRPr="00755F2A" w:rsidRDefault="00755F2A" w:rsidP="00755F2A">
            <w:proofErr w:type="spellStart"/>
            <w:r w:rsidRPr="00755F2A">
              <w:t>Mah</w:t>
            </w:r>
            <w:r w:rsidRPr="00755F2A">
              <w:rPr>
                <w:rFonts w:ascii="Times New Roman" w:hAnsi="Times New Roman" w:cs="Times New Roman"/>
              </w:rPr>
              <w:t>é</w:t>
            </w:r>
            <w:proofErr w:type="spellEnd"/>
            <w:r w:rsidRPr="00755F2A">
              <w:t>/St Anne</w:t>
            </w:r>
          </w:p>
        </w:tc>
      </w:tr>
      <w:tr w:rsidR="00755F2A" w:rsidRPr="00755F2A" w14:paraId="337D8767" w14:textId="77777777" w:rsidTr="00FE7721">
        <w:trPr>
          <w:trHeight w:val="225"/>
        </w:trPr>
        <w:tc>
          <w:tcPr>
            <w:tcW w:w="2720" w:type="dxa"/>
            <w:vMerge/>
          </w:tcPr>
          <w:p w14:paraId="18C1EBF2" w14:textId="77777777" w:rsidR="00755F2A" w:rsidRPr="00755F2A" w:rsidRDefault="00755F2A" w:rsidP="00755F2A"/>
        </w:tc>
        <w:tc>
          <w:tcPr>
            <w:tcW w:w="5952" w:type="dxa"/>
          </w:tcPr>
          <w:p w14:paraId="62856B98" w14:textId="77777777" w:rsidR="00755F2A" w:rsidRPr="00755F2A" w:rsidRDefault="00755F2A" w:rsidP="00755F2A">
            <w:r w:rsidRPr="00755F2A">
              <w:t>North Island</w:t>
            </w:r>
          </w:p>
        </w:tc>
      </w:tr>
      <w:tr w:rsidR="00755F2A" w:rsidRPr="00755F2A" w14:paraId="674027D6" w14:textId="77777777" w:rsidTr="00FE7721">
        <w:trPr>
          <w:trHeight w:val="239"/>
        </w:trPr>
        <w:tc>
          <w:tcPr>
            <w:tcW w:w="2720" w:type="dxa"/>
            <w:vMerge/>
          </w:tcPr>
          <w:p w14:paraId="71C04472" w14:textId="77777777" w:rsidR="00755F2A" w:rsidRPr="00755F2A" w:rsidRDefault="00755F2A" w:rsidP="00755F2A"/>
        </w:tc>
        <w:tc>
          <w:tcPr>
            <w:tcW w:w="5952" w:type="dxa"/>
          </w:tcPr>
          <w:p w14:paraId="780EB4EF" w14:textId="77777777" w:rsidR="00755F2A" w:rsidRPr="00755F2A" w:rsidRDefault="00755F2A" w:rsidP="00755F2A">
            <w:proofErr w:type="spellStart"/>
            <w:r w:rsidRPr="00755F2A">
              <w:t>Fregate</w:t>
            </w:r>
            <w:proofErr w:type="spellEnd"/>
            <w:r w:rsidRPr="00755F2A">
              <w:t xml:space="preserve"> Island</w:t>
            </w:r>
          </w:p>
        </w:tc>
      </w:tr>
      <w:tr w:rsidR="00755F2A" w:rsidRPr="00755F2A" w14:paraId="367002F1" w14:textId="77777777" w:rsidTr="00FE7721">
        <w:trPr>
          <w:trHeight w:val="239"/>
        </w:trPr>
        <w:tc>
          <w:tcPr>
            <w:tcW w:w="2720" w:type="dxa"/>
            <w:vMerge/>
          </w:tcPr>
          <w:p w14:paraId="2345360E" w14:textId="77777777" w:rsidR="00755F2A" w:rsidRPr="00755F2A" w:rsidRDefault="00755F2A" w:rsidP="00755F2A"/>
        </w:tc>
        <w:tc>
          <w:tcPr>
            <w:tcW w:w="5952" w:type="dxa"/>
          </w:tcPr>
          <w:p w14:paraId="31376D7C" w14:textId="77777777" w:rsidR="00755F2A" w:rsidRPr="00755F2A" w:rsidRDefault="00755F2A" w:rsidP="00755F2A">
            <w:r w:rsidRPr="00755F2A">
              <w:t>Silhouette Island</w:t>
            </w:r>
          </w:p>
        </w:tc>
      </w:tr>
      <w:tr w:rsidR="00755F2A" w:rsidRPr="00755F2A" w14:paraId="36F30DA8" w14:textId="77777777" w:rsidTr="00FE7721">
        <w:trPr>
          <w:trHeight w:val="239"/>
        </w:trPr>
        <w:tc>
          <w:tcPr>
            <w:tcW w:w="2720" w:type="dxa"/>
            <w:vMerge/>
          </w:tcPr>
          <w:p w14:paraId="022DA9AD" w14:textId="77777777" w:rsidR="00755F2A" w:rsidRPr="00755F2A" w:rsidRDefault="00755F2A" w:rsidP="00755F2A"/>
        </w:tc>
        <w:tc>
          <w:tcPr>
            <w:tcW w:w="5952" w:type="dxa"/>
          </w:tcPr>
          <w:p w14:paraId="2CD30852" w14:textId="77777777" w:rsidR="00755F2A" w:rsidRPr="00755F2A" w:rsidRDefault="00755F2A" w:rsidP="00755F2A">
            <w:r w:rsidRPr="00755F2A">
              <w:t>Cocos Island</w:t>
            </w:r>
          </w:p>
        </w:tc>
      </w:tr>
      <w:tr w:rsidR="00755F2A" w:rsidRPr="00755F2A" w14:paraId="0332AFA8" w14:textId="77777777" w:rsidTr="00FE7721">
        <w:trPr>
          <w:trHeight w:val="239"/>
        </w:trPr>
        <w:tc>
          <w:tcPr>
            <w:tcW w:w="2720" w:type="dxa"/>
            <w:vMerge/>
          </w:tcPr>
          <w:p w14:paraId="255FA4AC" w14:textId="77777777" w:rsidR="00755F2A" w:rsidRPr="00755F2A" w:rsidRDefault="00755F2A" w:rsidP="00755F2A"/>
        </w:tc>
        <w:tc>
          <w:tcPr>
            <w:tcW w:w="5952" w:type="dxa"/>
          </w:tcPr>
          <w:p w14:paraId="613D2EA1" w14:textId="77777777" w:rsidR="00755F2A" w:rsidRPr="00755F2A" w:rsidRDefault="00755F2A" w:rsidP="00755F2A">
            <w:proofErr w:type="spellStart"/>
            <w:r w:rsidRPr="00755F2A">
              <w:t>Cousine</w:t>
            </w:r>
            <w:proofErr w:type="spellEnd"/>
            <w:r w:rsidRPr="00755F2A">
              <w:t xml:space="preserve"> Island</w:t>
            </w:r>
          </w:p>
        </w:tc>
      </w:tr>
      <w:tr w:rsidR="00755F2A" w:rsidRPr="00755F2A" w14:paraId="2779926C" w14:textId="77777777" w:rsidTr="00FE7721">
        <w:trPr>
          <w:trHeight w:val="225"/>
        </w:trPr>
        <w:tc>
          <w:tcPr>
            <w:tcW w:w="2720" w:type="dxa"/>
            <w:vMerge/>
          </w:tcPr>
          <w:p w14:paraId="4A89795A" w14:textId="77777777" w:rsidR="00755F2A" w:rsidRPr="00755F2A" w:rsidRDefault="00755F2A" w:rsidP="00755F2A"/>
        </w:tc>
        <w:tc>
          <w:tcPr>
            <w:tcW w:w="5952" w:type="dxa"/>
          </w:tcPr>
          <w:p w14:paraId="170149D1" w14:textId="77777777" w:rsidR="00755F2A" w:rsidRPr="00755F2A" w:rsidRDefault="00755F2A" w:rsidP="00755F2A">
            <w:r w:rsidRPr="00755F2A">
              <w:t xml:space="preserve">Praslin/ </w:t>
            </w:r>
            <w:proofErr w:type="spellStart"/>
            <w:r w:rsidRPr="00755F2A">
              <w:t>Anse</w:t>
            </w:r>
            <w:proofErr w:type="spellEnd"/>
            <w:r w:rsidRPr="00755F2A">
              <w:t xml:space="preserve"> Petit </w:t>
            </w:r>
            <w:proofErr w:type="spellStart"/>
            <w:r w:rsidRPr="00755F2A">
              <w:t>Cours</w:t>
            </w:r>
            <w:proofErr w:type="spellEnd"/>
          </w:p>
        </w:tc>
      </w:tr>
      <w:tr w:rsidR="00755F2A" w:rsidRPr="00755F2A" w14:paraId="5777ED4F" w14:textId="77777777" w:rsidTr="00FE7721">
        <w:trPr>
          <w:trHeight w:val="239"/>
        </w:trPr>
        <w:tc>
          <w:tcPr>
            <w:tcW w:w="2720" w:type="dxa"/>
            <w:vMerge/>
          </w:tcPr>
          <w:p w14:paraId="7DF2F540" w14:textId="77777777" w:rsidR="00755F2A" w:rsidRPr="00755F2A" w:rsidRDefault="00755F2A" w:rsidP="00755F2A"/>
        </w:tc>
        <w:tc>
          <w:tcPr>
            <w:tcW w:w="5952" w:type="dxa"/>
          </w:tcPr>
          <w:p w14:paraId="6CB7850B" w14:textId="77777777" w:rsidR="00755F2A" w:rsidRPr="00755F2A" w:rsidRDefault="00755F2A" w:rsidP="00755F2A">
            <w:proofErr w:type="spellStart"/>
            <w:r w:rsidRPr="00755F2A">
              <w:t>Curieuse</w:t>
            </w:r>
            <w:proofErr w:type="spellEnd"/>
            <w:r w:rsidRPr="00755F2A">
              <w:t xml:space="preserve"> island</w:t>
            </w:r>
          </w:p>
        </w:tc>
      </w:tr>
      <w:tr w:rsidR="00755F2A" w:rsidRPr="00755F2A" w14:paraId="229AF6B9" w14:textId="77777777" w:rsidTr="00FE7721">
        <w:trPr>
          <w:trHeight w:val="239"/>
        </w:trPr>
        <w:tc>
          <w:tcPr>
            <w:tcW w:w="2720" w:type="dxa"/>
            <w:vMerge/>
          </w:tcPr>
          <w:p w14:paraId="2ED7C259" w14:textId="77777777" w:rsidR="00755F2A" w:rsidRPr="00755F2A" w:rsidRDefault="00755F2A" w:rsidP="00755F2A"/>
        </w:tc>
        <w:tc>
          <w:tcPr>
            <w:tcW w:w="5952" w:type="dxa"/>
          </w:tcPr>
          <w:p w14:paraId="26479139" w14:textId="77777777" w:rsidR="00755F2A" w:rsidRPr="00755F2A" w:rsidRDefault="00755F2A" w:rsidP="00755F2A">
            <w:proofErr w:type="spellStart"/>
            <w:r w:rsidRPr="00755F2A">
              <w:t>Aride</w:t>
            </w:r>
            <w:proofErr w:type="spellEnd"/>
            <w:r w:rsidRPr="00755F2A">
              <w:t xml:space="preserve"> island</w:t>
            </w:r>
          </w:p>
        </w:tc>
      </w:tr>
      <w:tr w:rsidR="00755F2A" w:rsidRPr="00755F2A" w14:paraId="1295CABF" w14:textId="77777777" w:rsidTr="00FE7721">
        <w:trPr>
          <w:trHeight w:val="239"/>
        </w:trPr>
        <w:tc>
          <w:tcPr>
            <w:tcW w:w="2720" w:type="dxa"/>
            <w:vMerge/>
          </w:tcPr>
          <w:p w14:paraId="2DF7E7D5" w14:textId="77777777" w:rsidR="00755F2A" w:rsidRPr="00755F2A" w:rsidRDefault="00755F2A" w:rsidP="00755F2A"/>
        </w:tc>
        <w:tc>
          <w:tcPr>
            <w:tcW w:w="5952" w:type="dxa"/>
          </w:tcPr>
          <w:p w14:paraId="1A859AF1" w14:textId="77777777" w:rsidR="00755F2A" w:rsidRPr="00755F2A" w:rsidRDefault="00755F2A" w:rsidP="00755F2A">
            <w:r w:rsidRPr="00755F2A">
              <w:t xml:space="preserve">La </w:t>
            </w:r>
            <w:proofErr w:type="spellStart"/>
            <w:r w:rsidRPr="00755F2A">
              <w:t>Digue</w:t>
            </w:r>
            <w:proofErr w:type="spellEnd"/>
          </w:p>
        </w:tc>
      </w:tr>
      <w:tr w:rsidR="00755F2A" w:rsidRPr="00755F2A" w14:paraId="19F0C7A0" w14:textId="77777777" w:rsidTr="00FE7721">
        <w:trPr>
          <w:trHeight w:val="239"/>
        </w:trPr>
        <w:tc>
          <w:tcPr>
            <w:tcW w:w="2720" w:type="dxa"/>
            <w:vMerge/>
          </w:tcPr>
          <w:p w14:paraId="178FC7E6" w14:textId="77777777" w:rsidR="00755F2A" w:rsidRPr="00755F2A" w:rsidRDefault="00755F2A" w:rsidP="00755F2A"/>
        </w:tc>
        <w:tc>
          <w:tcPr>
            <w:tcW w:w="5952" w:type="dxa"/>
          </w:tcPr>
          <w:p w14:paraId="01F4731D" w14:textId="77777777" w:rsidR="00755F2A" w:rsidRPr="00755F2A" w:rsidRDefault="00755F2A" w:rsidP="00755F2A">
            <w:r w:rsidRPr="00755F2A">
              <w:t>Denis island</w:t>
            </w:r>
          </w:p>
        </w:tc>
      </w:tr>
      <w:tr w:rsidR="00755F2A" w:rsidRPr="00755F2A" w14:paraId="1A578C23" w14:textId="77777777" w:rsidTr="00FE7721">
        <w:trPr>
          <w:trHeight w:val="225"/>
        </w:trPr>
        <w:tc>
          <w:tcPr>
            <w:tcW w:w="2720" w:type="dxa"/>
            <w:vMerge/>
          </w:tcPr>
          <w:p w14:paraId="4526FF6C" w14:textId="77777777" w:rsidR="00755F2A" w:rsidRPr="00755F2A" w:rsidRDefault="00755F2A" w:rsidP="00755F2A"/>
        </w:tc>
        <w:tc>
          <w:tcPr>
            <w:tcW w:w="5952" w:type="dxa"/>
          </w:tcPr>
          <w:p w14:paraId="0421A8DB" w14:textId="77777777" w:rsidR="00755F2A" w:rsidRPr="00755F2A" w:rsidRDefault="00755F2A" w:rsidP="00755F2A">
            <w:r w:rsidRPr="00755F2A">
              <w:t>Bird Island</w:t>
            </w:r>
          </w:p>
        </w:tc>
      </w:tr>
    </w:tbl>
    <w:p w14:paraId="2BA7E57F" w14:textId="77777777" w:rsidR="00755F2A" w:rsidRPr="00755F2A" w:rsidRDefault="00755F2A" w:rsidP="00755F2A">
      <w:pPr>
        <w:rPr>
          <w:lang w:val="en-GB"/>
        </w:rPr>
      </w:pPr>
    </w:p>
    <w:p w14:paraId="631BF740" w14:textId="77777777" w:rsidR="00755F2A" w:rsidRPr="00755F2A" w:rsidRDefault="00755F2A" w:rsidP="00755F2A">
      <w:pPr>
        <w:pBdr>
          <w:top w:val="single" w:sz="4" w:space="1" w:color="auto"/>
        </w:pBdr>
        <w:spacing w:before="400" w:after="80"/>
        <w:jc w:val="both"/>
        <w:outlineLvl w:val="0"/>
        <w:rPr>
          <w:rFonts w:asciiTheme="majorHAnsi" w:eastAsiaTheme="majorEastAsia" w:hAnsiTheme="majorHAnsi" w:cstheme="majorBidi"/>
          <w:b/>
          <w:bCs/>
          <w:color w:val="000000" w:themeColor="text1"/>
          <w:sz w:val="28"/>
          <w:lang w:val="en-GB"/>
        </w:rPr>
      </w:pPr>
      <w:r w:rsidRPr="00755F2A">
        <w:rPr>
          <w:rFonts w:asciiTheme="majorHAnsi" w:eastAsiaTheme="majorEastAsia" w:hAnsiTheme="majorHAnsi" w:cstheme="majorBidi"/>
          <w:b/>
          <w:bCs/>
          <w:color w:val="000000" w:themeColor="text1"/>
          <w:sz w:val="28"/>
          <w:lang w:val="en-GB"/>
        </w:rPr>
        <w:t>Equipment</w:t>
      </w:r>
    </w:p>
    <w:p w14:paraId="42E94258" w14:textId="77777777" w:rsidR="00755F2A" w:rsidRPr="00755F2A" w:rsidRDefault="00755F2A" w:rsidP="00755F2A">
      <w:r w:rsidRPr="00755F2A">
        <w:t>SCUBA equipment &amp; diving insurance</w:t>
      </w:r>
    </w:p>
    <w:p w14:paraId="09A2F99F" w14:textId="77777777" w:rsidR="00755F2A" w:rsidRPr="00755F2A" w:rsidRDefault="00755F2A" w:rsidP="00755F2A">
      <w:r w:rsidRPr="00755F2A">
        <w:t>Hammer, chisel &amp; pliers</w:t>
      </w:r>
    </w:p>
    <w:p w14:paraId="4C4EFF75" w14:textId="77777777" w:rsidR="00755F2A" w:rsidRPr="00755F2A" w:rsidRDefault="00755F2A" w:rsidP="00755F2A">
      <w:r w:rsidRPr="00755F2A">
        <w:t xml:space="preserve">80x Plastic zip-lock sampling bags with numbers written on in permanent marker e.g. Sey1, Sey2 </w:t>
      </w:r>
      <w:proofErr w:type="spellStart"/>
      <w:r w:rsidRPr="00755F2A">
        <w:t>etc</w:t>
      </w:r>
      <w:proofErr w:type="spellEnd"/>
      <w:r w:rsidRPr="00755F2A">
        <w:t xml:space="preserve"> (re-used at each site).</w:t>
      </w:r>
    </w:p>
    <w:p w14:paraId="0DAB1C46" w14:textId="77777777" w:rsidR="00755F2A" w:rsidRPr="00755F2A" w:rsidRDefault="00755F2A" w:rsidP="00755F2A">
      <w:r w:rsidRPr="00755F2A">
        <w:t>Camera</w:t>
      </w:r>
    </w:p>
    <w:p w14:paraId="78686B10" w14:textId="77777777" w:rsidR="00755F2A" w:rsidRPr="00755F2A" w:rsidRDefault="00755F2A" w:rsidP="00755F2A">
      <w:r w:rsidRPr="00755F2A">
        <w:t>500x 25ml sampling tubes</w:t>
      </w:r>
    </w:p>
    <w:p w14:paraId="58E04982" w14:textId="77777777" w:rsidR="00755F2A" w:rsidRPr="00755F2A" w:rsidRDefault="00755F2A" w:rsidP="00755F2A">
      <w:r w:rsidRPr="00755F2A">
        <w:t>5lt 96-100% ethanol</w:t>
      </w:r>
    </w:p>
    <w:p w14:paraId="2F70F471" w14:textId="77777777" w:rsidR="00755F2A" w:rsidRPr="00755F2A" w:rsidRDefault="00755F2A" w:rsidP="00755F2A">
      <w:r w:rsidRPr="00755F2A">
        <w:t>Cool box</w:t>
      </w:r>
    </w:p>
    <w:p w14:paraId="1B5E6254" w14:textId="77777777" w:rsidR="00755F2A" w:rsidRPr="00755F2A" w:rsidRDefault="00755F2A" w:rsidP="00755F2A">
      <w:r w:rsidRPr="00755F2A">
        <w:t>Lab-wash bottle</w:t>
      </w:r>
    </w:p>
    <w:p w14:paraId="0EEEEABD" w14:textId="77777777" w:rsidR="00755F2A" w:rsidRPr="00755F2A" w:rsidRDefault="00755F2A" w:rsidP="00755F2A">
      <w:r w:rsidRPr="00755F2A">
        <w:t>Sharpie permanent marker</w:t>
      </w:r>
    </w:p>
    <w:p w14:paraId="7EB00D4D" w14:textId="77777777" w:rsidR="00755F2A" w:rsidRPr="00755F2A" w:rsidRDefault="00755F2A" w:rsidP="00755F2A">
      <w:r w:rsidRPr="00755F2A">
        <w:t>Large net bag</w:t>
      </w:r>
    </w:p>
    <w:p w14:paraId="42FB4F77" w14:textId="77777777" w:rsidR="00755F2A" w:rsidRPr="00755F2A" w:rsidRDefault="00755F2A" w:rsidP="00755F2A">
      <w:r w:rsidRPr="00755F2A">
        <w:t>Tube sealing tape (parafilm)</w:t>
      </w:r>
    </w:p>
    <w:p w14:paraId="3E2451E3" w14:textId="77777777" w:rsidR="00755F2A" w:rsidRPr="00755F2A" w:rsidRDefault="00755F2A" w:rsidP="00755F2A">
      <w:r w:rsidRPr="00755F2A">
        <w:t>Tweezers</w:t>
      </w:r>
    </w:p>
    <w:p w14:paraId="12663A26" w14:textId="77777777" w:rsidR="00755F2A" w:rsidRPr="00755F2A" w:rsidRDefault="00755F2A" w:rsidP="00755F2A">
      <w:r w:rsidRPr="00755F2A">
        <w:lastRenderedPageBreak/>
        <w:t>Lab gloves</w:t>
      </w:r>
    </w:p>
    <w:p w14:paraId="76D17E9F" w14:textId="77777777" w:rsidR="00755F2A" w:rsidRPr="00755F2A" w:rsidRDefault="00755F2A" w:rsidP="00755F2A">
      <w:r w:rsidRPr="00755F2A">
        <w:t>Tube labels on water proof paper (printed in advance)</w:t>
      </w:r>
    </w:p>
    <w:p w14:paraId="5DF38A27" w14:textId="77777777" w:rsidR="00755F2A" w:rsidRPr="00755F2A" w:rsidRDefault="00755F2A" w:rsidP="00755F2A"/>
    <w:p w14:paraId="6307E5B0" w14:textId="77777777" w:rsidR="00755F2A" w:rsidRPr="00755F2A" w:rsidRDefault="00755F2A" w:rsidP="00755F2A">
      <w:r w:rsidRPr="00755F2A">
        <w:t xml:space="preserve">NOTE: Samples will need to be stored in refrigerator until returned to </w:t>
      </w:r>
      <w:proofErr w:type="spellStart"/>
      <w:r w:rsidRPr="00755F2A">
        <w:t>Mahe</w:t>
      </w:r>
      <w:proofErr w:type="spellEnd"/>
      <w:r w:rsidRPr="00755F2A">
        <w:t>, where they should be stored in a freezer until shipment/export.</w:t>
      </w:r>
    </w:p>
    <w:p w14:paraId="410383E1" w14:textId="77777777" w:rsidR="00755F2A" w:rsidRPr="00755F2A" w:rsidRDefault="00755F2A" w:rsidP="00755F2A">
      <w:pPr>
        <w:spacing w:line="276" w:lineRule="auto"/>
        <w:rPr>
          <w:rFonts w:ascii="Calibri" w:hAnsi="Calibri"/>
        </w:rPr>
      </w:pPr>
    </w:p>
    <w:p w14:paraId="3EE71AA4" w14:textId="77777777" w:rsidR="00755F2A" w:rsidRPr="00755F2A" w:rsidRDefault="00755F2A" w:rsidP="00755F2A">
      <w:pPr>
        <w:pBdr>
          <w:top w:val="single" w:sz="4" w:space="1" w:color="auto"/>
        </w:pBdr>
        <w:spacing w:before="400" w:after="80"/>
        <w:jc w:val="both"/>
        <w:outlineLvl w:val="0"/>
        <w:rPr>
          <w:rFonts w:asciiTheme="majorHAnsi" w:eastAsiaTheme="majorEastAsia" w:hAnsiTheme="majorHAnsi" w:cstheme="majorBidi"/>
          <w:b/>
          <w:bCs/>
          <w:color w:val="000000" w:themeColor="text1"/>
          <w:sz w:val="28"/>
          <w:lang w:val="en-GB"/>
        </w:rPr>
      </w:pPr>
      <w:r w:rsidRPr="00755F2A">
        <w:rPr>
          <w:rFonts w:asciiTheme="majorHAnsi" w:eastAsiaTheme="majorEastAsia" w:hAnsiTheme="majorHAnsi" w:cstheme="majorBidi"/>
          <w:b/>
          <w:bCs/>
          <w:color w:val="000000" w:themeColor="text1"/>
          <w:sz w:val="28"/>
          <w:lang w:val="en-GB"/>
        </w:rPr>
        <w:t>Methodology</w:t>
      </w:r>
    </w:p>
    <w:p w14:paraId="42F5DF7E" w14:textId="77777777" w:rsidR="00755F2A" w:rsidRPr="00755F2A" w:rsidRDefault="00755F2A" w:rsidP="00755F2A">
      <w:pPr>
        <w:keepNext/>
        <w:keepLines/>
        <w:spacing w:before="40"/>
        <w:outlineLvl w:val="1"/>
        <w:rPr>
          <w:rFonts w:asciiTheme="majorHAnsi" w:eastAsiaTheme="majorEastAsia" w:hAnsiTheme="majorHAnsi" w:cstheme="majorBidi"/>
          <w:color w:val="2F5496" w:themeColor="accent1" w:themeShade="BF"/>
          <w:sz w:val="26"/>
          <w:szCs w:val="26"/>
        </w:rPr>
      </w:pPr>
      <w:r w:rsidRPr="00755F2A">
        <w:rPr>
          <w:rFonts w:asciiTheme="majorHAnsi" w:eastAsiaTheme="majorEastAsia" w:hAnsiTheme="majorHAnsi" w:cstheme="majorBidi"/>
          <w:color w:val="2F5496" w:themeColor="accent1" w:themeShade="BF"/>
          <w:sz w:val="26"/>
          <w:szCs w:val="26"/>
        </w:rPr>
        <w:t>Pre-dive</w:t>
      </w:r>
    </w:p>
    <w:p w14:paraId="6D8BBD69" w14:textId="77777777" w:rsidR="00755F2A" w:rsidRPr="00755F2A" w:rsidRDefault="00755F2A" w:rsidP="00755F2A">
      <w:pPr>
        <w:numPr>
          <w:ilvl w:val="0"/>
          <w:numId w:val="34"/>
        </w:numPr>
        <w:contextualSpacing/>
        <w:jc w:val="both"/>
        <w:rPr>
          <w:rFonts w:eastAsiaTheme="minorEastAsia"/>
          <w:szCs w:val="22"/>
          <w:lang w:val="en-GB"/>
        </w:rPr>
      </w:pPr>
      <w:r w:rsidRPr="00755F2A">
        <w:rPr>
          <w:rFonts w:eastAsiaTheme="minorEastAsia"/>
          <w:szCs w:val="22"/>
          <w:lang w:val="en-GB"/>
        </w:rPr>
        <w:t>Place tools (chisel, hammer and pliers) into mesh bag</w:t>
      </w:r>
    </w:p>
    <w:p w14:paraId="24EE60C7" w14:textId="77777777" w:rsidR="00755F2A" w:rsidRPr="00755F2A" w:rsidRDefault="00755F2A" w:rsidP="00755F2A">
      <w:pPr>
        <w:numPr>
          <w:ilvl w:val="0"/>
          <w:numId w:val="34"/>
        </w:numPr>
        <w:contextualSpacing/>
        <w:jc w:val="both"/>
        <w:rPr>
          <w:rFonts w:eastAsiaTheme="minorEastAsia"/>
          <w:szCs w:val="22"/>
          <w:lang w:val="en-GB"/>
        </w:rPr>
      </w:pPr>
      <w:r w:rsidRPr="00755F2A">
        <w:rPr>
          <w:rFonts w:eastAsiaTheme="minorEastAsia"/>
          <w:szCs w:val="22"/>
          <w:lang w:val="en-GB"/>
        </w:rPr>
        <w:t xml:space="preserve">Place numbered </w:t>
      </w:r>
      <w:proofErr w:type="spellStart"/>
      <w:r w:rsidRPr="00755F2A">
        <w:rPr>
          <w:rFonts w:eastAsiaTheme="minorEastAsia"/>
          <w:szCs w:val="22"/>
          <w:lang w:val="en-GB"/>
        </w:rPr>
        <w:t>ziplock</w:t>
      </w:r>
      <w:proofErr w:type="spellEnd"/>
      <w:r w:rsidRPr="00755F2A">
        <w:rPr>
          <w:rFonts w:eastAsiaTheme="minorEastAsia"/>
          <w:szCs w:val="22"/>
          <w:lang w:val="en-GB"/>
        </w:rPr>
        <w:t xml:space="preserve"> bags into BDC pocket OR into mesh bag (best to have them wrapped with a plastic band to keep them together).</w:t>
      </w:r>
    </w:p>
    <w:p w14:paraId="6803810A" w14:textId="77777777" w:rsidR="00755F2A" w:rsidRPr="00755F2A" w:rsidRDefault="00755F2A" w:rsidP="00755F2A">
      <w:pPr>
        <w:numPr>
          <w:ilvl w:val="0"/>
          <w:numId w:val="34"/>
        </w:numPr>
        <w:contextualSpacing/>
        <w:jc w:val="both"/>
        <w:rPr>
          <w:rFonts w:eastAsiaTheme="minorEastAsia"/>
          <w:szCs w:val="22"/>
          <w:lang w:val="en-GB"/>
        </w:rPr>
      </w:pPr>
      <w:r w:rsidRPr="00755F2A">
        <w:rPr>
          <w:rFonts w:eastAsiaTheme="minorEastAsia"/>
          <w:szCs w:val="22"/>
          <w:lang w:val="en-GB"/>
        </w:rPr>
        <w:t>Ensure camera is charged and attached to BCD or mesh bag</w:t>
      </w:r>
    </w:p>
    <w:p w14:paraId="697A5929" w14:textId="77777777" w:rsidR="00755F2A" w:rsidRPr="00755F2A" w:rsidRDefault="00755F2A" w:rsidP="00755F2A">
      <w:pPr>
        <w:numPr>
          <w:ilvl w:val="0"/>
          <w:numId w:val="34"/>
        </w:numPr>
        <w:contextualSpacing/>
        <w:jc w:val="both"/>
        <w:rPr>
          <w:rFonts w:eastAsiaTheme="minorEastAsia"/>
          <w:szCs w:val="22"/>
          <w:lang w:val="en-GB"/>
        </w:rPr>
      </w:pPr>
      <w:r w:rsidRPr="00755F2A">
        <w:rPr>
          <w:rFonts w:eastAsiaTheme="minorEastAsia"/>
          <w:szCs w:val="22"/>
          <w:lang w:val="en-GB"/>
        </w:rPr>
        <w:t>Ensure cool box is on boat, ideally with some frozen cooler blocks in.</w:t>
      </w:r>
    </w:p>
    <w:p w14:paraId="15BB75C1" w14:textId="77777777" w:rsidR="00755F2A" w:rsidRPr="00755F2A" w:rsidRDefault="00755F2A" w:rsidP="00755F2A">
      <w:pPr>
        <w:numPr>
          <w:ilvl w:val="0"/>
          <w:numId w:val="34"/>
        </w:numPr>
        <w:contextualSpacing/>
        <w:jc w:val="both"/>
        <w:rPr>
          <w:rFonts w:eastAsiaTheme="minorEastAsia"/>
          <w:szCs w:val="22"/>
          <w:lang w:val="en-GB"/>
        </w:rPr>
      </w:pPr>
      <w:r w:rsidRPr="00755F2A">
        <w:rPr>
          <w:rFonts w:eastAsiaTheme="minorEastAsia"/>
          <w:szCs w:val="22"/>
          <w:lang w:val="en-GB"/>
        </w:rPr>
        <w:t>Check SCUBA equipment.</w:t>
      </w:r>
    </w:p>
    <w:p w14:paraId="53A12A41" w14:textId="77777777" w:rsidR="00755F2A" w:rsidRPr="00755F2A" w:rsidRDefault="00755F2A" w:rsidP="00755F2A">
      <w:pPr>
        <w:numPr>
          <w:ilvl w:val="0"/>
          <w:numId w:val="34"/>
        </w:numPr>
        <w:contextualSpacing/>
        <w:jc w:val="both"/>
        <w:rPr>
          <w:rFonts w:eastAsiaTheme="minorEastAsia"/>
          <w:szCs w:val="22"/>
          <w:lang w:val="en-GB"/>
        </w:rPr>
      </w:pPr>
      <w:r w:rsidRPr="00755F2A">
        <w:rPr>
          <w:rFonts w:eastAsiaTheme="minorEastAsia"/>
          <w:szCs w:val="22"/>
          <w:lang w:val="en-GB"/>
        </w:rPr>
        <w:t>Fill sample tubes to almost full with ethanol and add a label inside, writing the label number also on the outside of the tube. Keep these in the cool box and immediately after surfacing transfer each sample into a tube and secure lid, completing additional date/site info on the tube label.</w:t>
      </w:r>
    </w:p>
    <w:p w14:paraId="68DEE1D8" w14:textId="77777777" w:rsidR="00755F2A" w:rsidRPr="00755F2A" w:rsidRDefault="00755F2A" w:rsidP="00755F2A">
      <w:pPr>
        <w:tabs>
          <w:tab w:val="left" w:pos="1903"/>
        </w:tabs>
      </w:pPr>
    </w:p>
    <w:p w14:paraId="498AFA54" w14:textId="77777777" w:rsidR="00755F2A" w:rsidRPr="00755F2A" w:rsidRDefault="00755F2A" w:rsidP="00755F2A">
      <w:pPr>
        <w:keepNext/>
        <w:keepLines/>
        <w:spacing w:before="40"/>
        <w:outlineLvl w:val="1"/>
        <w:rPr>
          <w:rFonts w:asciiTheme="majorHAnsi" w:eastAsiaTheme="majorEastAsia" w:hAnsiTheme="majorHAnsi" w:cstheme="majorBidi"/>
          <w:color w:val="2F5496" w:themeColor="accent1" w:themeShade="BF"/>
          <w:sz w:val="26"/>
          <w:szCs w:val="26"/>
        </w:rPr>
      </w:pPr>
      <w:r w:rsidRPr="00755F2A">
        <w:rPr>
          <w:rFonts w:asciiTheme="majorHAnsi" w:eastAsiaTheme="majorEastAsia" w:hAnsiTheme="majorHAnsi" w:cstheme="majorBidi"/>
          <w:color w:val="2F5496" w:themeColor="accent1" w:themeShade="BF"/>
          <w:sz w:val="26"/>
          <w:szCs w:val="26"/>
        </w:rPr>
        <w:t>During dive</w:t>
      </w:r>
    </w:p>
    <w:p w14:paraId="73B240B4" w14:textId="77777777" w:rsidR="00755F2A" w:rsidRPr="00755F2A" w:rsidRDefault="00755F2A" w:rsidP="00755F2A">
      <w:pPr>
        <w:numPr>
          <w:ilvl w:val="0"/>
          <w:numId w:val="35"/>
        </w:numPr>
        <w:contextualSpacing/>
        <w:jc w:val="both"/>
        <w:rPr>
          <w:rFonts w:eastAsiaTheme="minorEastAsia"/>
          <w:szCs w:val="22"/>
          <w:lang w:val="en-GB"/>
        </w:rPr>
      </w:pPr>
      <w:r w:rsidRPr="00755F2A">
        <w:rPr>
          <w:rFonts w:eastAsiaTheme="minorEastAsia"/>
          <w:szCs w:val="22"/>
          <w:lang w:val="en-GB"/>
        </w:rPr>
        <w:t>Requires two trained divers. Both should work on collecting a single species to ensure that the same colony is not sampled twice, and that species are not over-sampled. Close co-ordination is needed between the two divers, who should agree who is doing what prior to the dive.</w:t>
      </w:r>
    </w:p>
    <w:p w14:paraId="18693194" w14:textId="77777777" w:rsidR="00755F2A" w:rsidRPr="00755F2A" w:rsidRDefault="00755F2A" w:rsidP="00755F2A">
      <w:pPr>
        <w:numPr>
          <w:ilvl w:val="0"/>
          <w:numId w:val="35"/>
        </w:numPr>
        <w:contextualSpacing/>
        <w:jc w:val="both"/>
        <w:rPr>
          <w:rFonts w:eastAsiaTheme="minorEastAsia"/>
          <w:szCs w:val="22"/>
          <w:lang w:val="en-GB"/>
        </w:rPr>
      </w:pPr>
      <w:r w:rsidRPr="00755F2A">
        <w:rPr>
          <w:rFonts w:eastAsiaTheme="minorEastAsia"/>
          <w:szCs w:val="22"/>
          <w:lang w:val="en-GB"/>
        </w:rPr>
        <w:t>While underwater, look around to see where the coral is densest and agree with your buddy to move in that direction. If there is a current then swim against the current, it will be easier to collect and you will not get swept far from the boat.</w:t>
      </w:r>
    </w:p>
    <w:p w14:paraId="169FBBBB" w14:textId="77777777" w:rsidR="00755F2A" w:rsidRPr="00755F2A" w:rsidRDefault="00755F2A" w:rsidP="00755F2A">
      <w:pPr>
        <w:numPr>
          <w:ilvl w:val="0"/>
          <w:numId w:val="35"/>
        </w:numPr>
        <w:contextualSpacing/>
        <w:jc w:val="both"/>
        <w:rPr>
          <w:rFonts w:eastAsiaTheme="minorEastAsia"/>
          <w:szCs w:val="22"/>
          <w:lang w:val="en-GB"/>
        </w:rPr>
      </w:pPr>
      <w:r w:rsidRPr="00755F2A">
        <w:rPr>
          <w:rFonts w:eastAsiaTheme="minorEastAsia"/>
          <w:szCs w:val="22"/>
          <w:lang w:val="en-GB"/>
        </w:rPr>
        <w:t xml:space="preserve">Begin sampling coral in the 3 to </w:t>
      </w:r>
      <w:proofErr w:type="gramStart"/>
      <w:r w:rsidRPr="00755F2A">
        <w:rPr>
          <w:rFonts w:eastAsiaTheme="minorEastAsia"/>
          <w:szCs w:val="22"/>
          <w:lang w:val="en-GB"/>
        </w:rPr>
        <w:t>15 meter</w:t>
      </w:r>
      <w:proofErr w:type="gramEnd"/>
      <w:r w:rsidRPr="00755F2A">
        <w:rPr>
          <w:rFonts w:eastAsiaTheme="minorEastAsia"/>
          <w:szCs w:val="22"/>
          <w:lang w:val="en-GB"/>
        </w:rPr>
        <w:t xml:space="preserve"> depth range, working your way along the reef.</w:t>
      </w:r>
    </w:p>
    <w:p w14:paraId="08F1BAEC" w14:textId="77777777" w:rsidR="00755F2A" w:rsidRPr="00755F2A" w:rsidRDefault="00755F2A" w:rsidP="00755F2A">
      <w:pPr>
        <w:numPr>
          <w:ilvl w:val="0"/>
          <w:numId w:val="35"/>
        </w:numPr>
        <w:contextualSpacing/>
        <w:jc w:val="both"/>
        <w:rPr>
          <w:rFonts w:eastAsiaTheme="minorEastAsia"/>
          <w:szCs w:val="22"/>
          <w:lang w:val="en-GB"/>
        </w:rPr>
      </w:pPr>
      <w:r w:rsidRPr="00755F2A">
        <w:rPr>
          <w:rFonts w:eastAsiaTheme="minorEastAsia"/>
          <w:szCs w:val="22"/>
          <w:lang w:val="en-GB"/>
        </w:rPr>
        <w:t xml:space="preserve">To sample a coral, take out a </w:t>
      </w:r>
      <w:proofErr w:type="spellStart"/>
      <w:r w:rsidRPr="00755F2A">
        <w:rPr>
          <w:rFonts w:eastAsiaTheme="minorEastAsia"/>
          <w:szCs w:val="22"/>
          <w:lang w:val="en-GB"/>
        </w:rPr>
        <w:t>ziplock</w:t>
      </w:r>
      <w:proofErr w:type="spellEnd"/>
      <w:r w:rsidRPr="00755F2A">
        <w:rPr>
          <w:rFonts w:eastAsiaTheme="minorEastAsia"/>
          <w:szCs w:val="22"/>
          <w:lang w:val="en-GB"/>
        </w:rPr>
        <w:t xml:space="preserve"> bag and use the pliers to carefully clip a small fragment of the branching </w:t>
      </w:r>
      <w:proofErr w:type="spellStart"/>
      <w:r w:rsidRPr="00755F2A">
        <w:rPr>
          <w:rFonts w:eastAsiaTheme="minorEastAsia"/>
          <w:szCs w:val="22"/>
          <w:lang w:val="en-GB"/>
        </w:rPr>
        <w:t>acropora</w:t>
      </w:r>
      <w:proofErr w:type="spellEnd"/>
      <w:r w:rsidRPr="00755F2A">
        <w:rPr>
          <w:rFonts w:eastAsiaTheme="minorEastAsia"/>
          <w:szCs w:val="22"/>
          <w:lang w:val="en-GB"/>
        </w:rPr>
        <w:t xml:space="preserve"> (same for both species) and place in the bag, being careful to close the bag (the bag needs to have some water in it so don’t squeeze the water out before closing). Once closed, hold the bag, showing the bag code (e.g. Sey1) over the coral colony and take a picture of the colony. Generally best to take two, one close-up and one of the overall colony. The coral sample bag can then go into the mesh bag and move onto the next colony. Ideally the colonies you sample from should be 5+ meters apart to ensure that it is not just a single fragmented colony.</w:t>
      </w:r>
    </w:p>
    <w:p w14:paraId="3C9C95E0" w14:textId="77777777" w:rsidR="00755F2A" w:rsidRPr="00755F2A" w:rsidRDefault="00755F2A" w:rsidP="00755F2A">
      <w:pPr>
        <w:numPr>
          <w:ilvl w:val="0"/>
          <w:numId w:val="35"/>
        </w:numPr>
        <w:contextualSpacing/>
        <w:jc w:val="both"/>
        <w:rPr>
          <w:rFonts w:eastAsiaTheme="minorEastAsia"/>
          <w:szCs w:val="22"/>
          <w:lang w:val="en-GB"/>
        </w:rPr>
      </w:pPr>
      <w:r w:rsidRPr="00755F2A">
        <w:rPr>
          <w:rFonts w:eastAsiaTheme="minorEastAsia"/>
          <w:szCs w:val="22"/>
          <w:lang w:val="en-GB"/>
        </w:rPr>
        <w:t xml:space="preserve">For the </w:t>
      </w:r>
      <w:r w:rsidRPr="00755F2A">
        <w:rPr>
          <w:rFonts w:eastAsiaTheme="minorEastAsia"/>
          <w:i/>
          <w:szCs w:val="22"/>
          <w:lang w:val="en-GB"/>
        </w:rPr>
        <w:t>Porites</w:t>
      </w:r>
      <w:r w:rsidRPr="00755F2A">
        <w:rPr>
          <w:rFonts w:eastAsiaTheme="minorEastAsia"/>
          <w:szCs w:val="22"/>
          <w:lang w:val="en-GB"/>
        </w:rPr>
        <w:t xml:space="preserve"> species, you will need to use the chisel and hammer, placing the chisel at about a </w:t>
      </w:r>
      <w:proofErr w:type="gramStart"/>
      <w:r w:rsidRPr="00755F2A">
        <w:rPr>
          <w:rFonts w:eastAsiaTheme="minorEastAsia"/>
          <w:szCs w:val="22"/>
          <w:lang w:val="en-GB"/>
        </w:rPr>
        <w:t>45 degree</w:t>
      </w:r>
      <w:proofErr w:type="gramEnd"/>
      <w:r w:rsidRPr="00755F2A">
        <w:rPr>
          <w:rFonts w:eastAsiaTheme="minorEastAsia"/>
          <w:szCs w:val="22"/>
          <w:lang w:val="en-GB"/>
        </w:rPr>
        <w:t xml:space="preserve"> angle (or lower) and then applying just enough force with the hammer to get a scrape off the top of the colony. Repeat the bagging and photographing process described in point 4.</w:t>
      </w:r>
    </w:p>
    <w:p w14:paraId="5E2E774F" w14:textId="77777777" w:rsidR="00755F2A" w:rsidRPr="00755F2A" w:rsidRDefault="00755F2A" w:rsidP="00755F2A">
      <w:pPr>
        <w:numPr>
          <w:ilvl w:val="0"/>
          <w:numId w:val="35"/>
        </w:numPr>
        <w:contextualSpacing/>
        <w:jc w:val="both"/>
        <w:rPr>
          <w:rFonts w:eastAsiaTheme="minorEastAsia"/>
          <w:szCs w:val="22"/>
          <w:lang w:val="en-GB"/>
        </w:rPr>
      </w:pPr>
      <w:r w:rsidRPr="00755F2A">
        <w:rPr>
          <w:rFonts w:eastAsiaTheme="minorEastAsia"/>
          <w:szCs w:val="22"/>
          <w:lang w:val="en-GB"/>
        </w:rPr>
        <w:t>It can be quite difficult to manage holding all this equipment underwater so plan to make it as easy as possible, for example, by ensuring that the camera is attached to you and easily accessible, attaching the mesh bag to your BCD, having the tools either in a BCD pocket or in the mesh bag. This will prevent you loosing anything, which is very easily done underwater.</w:t>
      </w:r>
    </w:p>
    <w:p w14:paraId="37A3EFBC" w14:textId="77777777" w:rsidR="00755F2A" w:rsidRPr="00755F2A" w:rsidRDefault="00755F2A" w:rsidP="00755F2A">
      <w:pPr>
        <w:numPr>
          <w:ilvl w:val="0"/>
          <w:numId w:val="35"/>
        </w:numPr>
        <w:contextualSpacing/>
        <w:jc w:val="both"/>
        <w:rPr>
          <w:rFonts w:eastAsiaTheme="minorEastAsia"/>
          <w:szCs w:val="22"/>
          <w:lang w:val="en-GB"/>
        </w:rPr>
      </w:pPr>
      <w:r w:rsidRPr="00755F2A">
        <w:rPr>
          <w:rFonts w:eastAsiaTheme="minorEastAsia"/>
          <w:szCs w:val="22"/>
          <w:lang w:val="en-GB"/>
        </w:rPr>
        <w:lastRenderedPageBreak/>
        <w:t xml:space="preserve">Be sure to stay within close proximity of your dive buddy and keep an eye on air, time and depth. Finish the time with a </w:t>
      </w:r>
      <w:proofErr w:type="gramStart"/>
      <w:r w:rsidRPr="00755F2A">
        <w:rPr>
          <w:rFonts w:eastAsiaTheme="minorEastAsia"/>
          <w:szCs w:val="22"/>
          <w:lang w:val="en-GB"/>
        </w:rPr>
        <w:t>three minute</w:t>
      </w:r>
      <w:proofErr w:type="gramEnd"/>
      <w:r w:rsidRPr="00755F2A">
        <w:rPr>
          <w:rFonts w:eastAsiaTheme="minorEastAsia"/>
          <w:szCs w:val="22"/>
          <w:lang w:val="en-GB"/>
        </w:rPr>
        <w:t xml:space="preserve"> safety stop at 5 m depth and surface next to SMB. </w:t>
      </w:r>
    </w:p>
    <w:p w14:paraId="2730D790" w14:textId="77777777" w:rsidR="00755F2A" w:rsidRPr="00755F2A" w:rsidRDefault="00755F2A" w:rsidP="00755F2A">
      <w:pPr>
        <w:numPr>
          <w:ilvl w:val="0"/>
          <w:numId w:val="35"/>
        </w:numPr>
        <w:contextualSpacing/>
        <w:jc w:val="both"/>
        <w:rPr>
          <w:rFonts w:eastAsiaTheme="minorEastAsia"/>
          <w:szCs w:val="22"/>
          <w:lang w:val="en-GB"/>
        </w:rPr>
      </w:pPr>
      <w:r w:rsidRPr="00755F2A">
        <w:rPr>
          <w:rFonts w:eastAsiaTheme="minorEastAsia"/>
          <w:szCs w:val="22"/>
          <w:lang w:val="en-GB"/>
        </w:rPr>
        <w:t>Hand the mesh bag onto the boat and ask the surface cover to place it straight into the cool box.</w:t>
      </w:r>
    </w:p>
    <w:p w14:paraId="17CA881B" w14:textId="77777777" w:rsidR="00755F2A" w:rsidRPr="00755F2A" w:rsidRDefault="00755F2A" w:rsidP="00755F2A">
      <w:pPr>
        <w:tabs>
          <w:tab w:val="left" w:pos="1903"/>
        </w:tabs>
      </w:pPr>
    </w:p>
    <w:p w14:paraId="4FD430A6" w14:textId="77777777" w:rsidR="00755F2A" w:rsidRPr="00755F2A" w:rsidRDefault="00755F2A" w:rsidP="00755F2A">
      <w:pPr>
        <w:keepNext/>
        <w:keepLines/>
        <w:spacing w:before="40"/>
        <w:outlineLvl w:val="1"/>
        <w:rPr>
          <w:rFonts w:asciiTheme="majorHAnsi" w:eastAsiaTheme="majorEastAsia" w:hAnsiTheme="majorHAnsi" w:cstheme="majorBidi"/>
          <w:color w:val="2F5496" w:themeColor="accent1" w:themeShade="BF"/>
          <w:sz w:val="26"/>
          <w:szCs w:val="26"/>
        </w:rPr>
      </w:pPr>
      <w:r w:rsidRPr="00755F2A">
        <w:rPr>
          <w:rFonts w:asciiTheme="majorHAnsi" w:eastAsiaTheme="majorEastAsia" w:hAnsiTheme="majorHAnsi" w:cstheme="majorBidi"/>
          <w:color w:val="2F5496" w:themeColor="accent1" w:themeShade="BF"/>
          <w:sz w:val="26"/>
          <w:szCs w:val="26"/>
        </w:rPr>
        <w:t>Post-dive</w:t>
      </w:r>
    </w:p>
    <w:p w14:paraId="1A5B3D07" w14:textId="77777777" w:rsidR="00755F2A" w:rsidRPr="00755F2A" w:rsidRDefault="00755F2A" w:rsidP="00755F2A">
      <w:pPr>
        <w:numPr>
          <w:ilvl w:val="0"/>
          <w:numId w:val="36"/>
        </w:numPr>
        <w:contextualSpacing/>
        <w:jc w:val="both"/>
        <w:rPr>
          <w:rFonts w:eastAsiaTheme="minorEastAsia"/>
          <w:szCs w:val="22"/>
          <w:lang w:val="en-GB"/>
        </w:rPr>
      </w:pPr>
      <w:r w:rsidRPr="00755F2A">
        <w:rPr>
          <w:rFonts w:eastAsiaTheme="minorEastAsia"/>
          <w:szCs w:val="22"/>
          <w:lang w:val="en-GB"/>
        </w:rPr>
        <w:t xml:space="preserve">The following process is best performed in laboratory-like conditions but may be necessary to do on the boat, depending on how long you will be out. If returning directly to land, then keep the samples in the cool box. If not, then you will need to do the transfer to ethanol on the boat. If you will be on the boat for a long </w:t>
      </w:r>
      <w:proofErr w:type="gramStart"/>
      <w:r w:rsidRPr="00755F2A">
        <w:rPr>
          <w:rFonts w:eastAsiaTheme="minorEastAsia"/>
          <w:szCs w:val="22"/>
          <w:lang w:val="en-GB"/>
        </w:rPr>
        <w:t>time</w:t>
      </w:r>
      <w:proofErr w:type="gramEnd"/>
      <w:r w:rsidRPr="00755F2A">
        <w:rPr>
          <w:rFonts w:eastAsiaTheme="minorEastAsia"/>
          <w:szCs w:val="22"/>
          <w:lang w:val="en-GB"/>
        </w:rPr>
        <w:t xml:space="preserve"> then take some pre-filled sample tubes with you and transfer the coral asap after the dive. </w:t>
      </w:r>
      <w:r w:rsidRPr="00755F2A">
        <w:rPr>
          <w:rFonts w:eastAsiaTheme="minorEastAsia"/>
          <w:b/>
          <w:szCs w:val="22"/>
          <w:lang w:val="en-GB"/>
        </w:rPr>
        <w:t>It is really important to get them in ethanol as soon as possible to ensure the DNA doesn’t degrade.</w:t>
      </w:r>
    </w:p>
    <w:p w14:paraId="3940FE86" w14:textId="77777777" w:rsidR="00755F2A" w:rsidRPr="00755F2A" w:rsidRDefault="00755F2A" w:rsidP="00755F2A">
      <w:pPr>
        <w:numPr>
          <w:ilvl w:val="0"/>
          <w:numId w:val="36"/>
        </w:numPr>
        <w:contextualSpacing/>
        <w:jc w:val="both"/>
        <w:rPr>
          <w:rFonts w:eastAsiaTheme="minorEastAsia"/>
          <w:szCs w:val="22"/>
          <w:lang w:val="en-GB"/>
        </w:rPr>
      </w:pPr>
      <w:r w:rsidRPr="00755F2A">
        <w:rPr>
          <w:rFonts w:eastAsiaTheme="minorEastAsia"/>
          <w:szCs w:val="22"/>
          <w:lang w:val="en-GB"/>
        </w:rPr>
        <w:t>Put on some gloves and prepare the equipment; fill the lab-wash bottle with ethanol, cut the sample labels (these should be printed from excel on a grid with grid borders), swipe the tweezers in ethanol and have a sharpie pen to hand.</w:t>
      </w:r>
    </w:p>
    <w:p w14:paraId="0D713160" w14:textId="77777777" w:rsidR="00755F2A" w:rsidRPr="00755F2A" w:rsidRDefault="00755F2A" w:rsidP="00755F2A">
      <w:pPr>
        <w:numPr>
          <w:ilvl w:val="0"/>
          <w:numId w:val="36"/>
        </w:numPr>
        <w:contextualSpacing/>
        <w:jc w:val="both"/>
        <w:rPr>
          <w:rFonts w:eastAsiaTheme="minorEastAsia"/>
          <w:szCs w:val="22"/>
          <w:lang w:val="en-GB"/>
        </w:rPr>
      </w:pPr>
      <w:r w:rsidRPr="00755F2A">
        <w:rPr>
          <w:rFonts w:eastAsiaTheme="minorEastAsia"/>
          <w:szCs w:val="22"/>
          <w:lang w:val="en-GB"/>
        </w:rPr>
        <w:t>One bag at a time, take the coral fragment out using tweezers and place it in the appropriately sized sample tube, place a paper label into the tube and cover the sample/fill the tube with ethanol and ensure lid is firmly on.</w:t>
      </w:r>
    </w:p>
    <w:p w14:paraId="4A7FE96B" w14:textId="77777777" w:rsidR="00755F2A" w:rsidRPr="00755F2A" w:rsidRDefault="00755F2A" w:rsidP="00755F2A">
      <w:pPr>
        <w:numPr>
          <w:ilvl w:val="0"/>
          <w:numId w:val="36"/>
        </w:numPr>
        <w:contextualSpacing/>
        <w:jc w:val="both"/>
        <w:rPr>
          <w:rFonts w:eastAsiaTheme="minorEastAsia"/>
          <w:szCs w:val="22"/>
          <w:lang w:val="en-GB"/>
        </w:rPr>
      </w:pPr>
      <w:r w:rsidRPr="00755F2A">
        <w:rPr>
          <w:rFonts w:eastAsiaTheme="minorEastAsia"/>
          <w:szCs w:val="22"/>
          <w:lang w:val="en-GB"/>
        </w:rPr>
        <w:t>On the outside of the tube, write the site name, the date, the species code, the bag number that the sample came from (</w:t>
      </w:r>
      <w:proofErr w:type="spellStart"/>
      <w:r w:rsidRPr="00755F2A">
        <w:rPr>
          <w:rFonts w:eastAsiaTheme="minorEastAsia"/>
          <w:szCs w:val="22"/>
          <w:lang w:val="en-GB"/>
        </w:rPr>
        <w:t>e.g</w:t>
      </w:r>
      <w:proofErr w:type="spellEnd"/>
      <w:r w:rsidRPr="00755F2A">
        <w:rPr>
          <w:rFonts w:eastAsiaTheme="minorEastAsia"/>
          <w:szCs w:val="22"/>
          <w:lang w:val="en-GB"/>
        </w:rPr>
        <w:t xml:space="preserve"> Sey1) and the paper sample number (</w:t>
      </w:r>
      <w:proofErr w:type="spellStart"/>
      <w:r w:rsidRPr="00755F2A">
        <w:rPr>
          <w:rFonts w:eastAsiaTheme="minorEastAsia"/>
          <w:szCs w:val="22"/>
          <w:lang w:val="en-GB"/>
        </w:rPr>
        <w:t>e.g</w:t>
      </w:r>
      <w:proofErr w:type="spellEnd"/>
      <w:r w:rsidRPr="00755F2A">
        <w:rPr>
          <w:rFonts w:eastAsiaTheme="minorEastAsia"/>
          <w:szCs w:val="22"/>
          <w:lang w:val="en-GB"/>
        </w:rPr>
        <w:t xml:space="preserve"> AB1). Repeat for all samples. Store in a refrigerator.</w:t>
      </w:r>
    </w:p>
    <w:p w14:paraId="282A9AE5" w14:textId="77777777" w:rsidR="00755F2A" w:rsidRPr="00755F2A" w:rsidRDefault="00755F2A" w:rsidP="00755F2A">
      <w:pPr>
        <w:numPr>
          <w:ilvl w:val="0"/>
          <w:numId w:val="36"/>
        </w:numPr>
        <w:contextualSpacing/>
        <w:jc w:val="both"/>
        <w:rPr>
          <w:rFonts w:eastAsiaTheme="minorEastAsia"/>
          <w:szCs w:val="22"/>
          <w:lang w:val="en-GB"/>
        </w:rPr>
      </w:pPr>
      <w:r w:rsidRPr="00755F2A">
        <w:rPr>
          <w:rFonts w:eastAsiaTheme="minorEastAsia"/>
          <w:szCs w:val="22"/>
          <w:lang w:val="en-GB"/>
        </w:rPr>
        <w:t>At the end of the sampling day, download all photos and rename each photo with the paper code (</w:t>
      </w:r>
      <w:proofErr w:type="spellStart"/>
      <w:r w:rsidRPr="00755F2A">
        <w:rPr>
          <w:rFonts w:eastAsiaTheme="minorEastAsia"/>
          <w:szCs w:val="22"/>
          <w:lang w:val="en-GB"/>
        </w:rPr>
        <w:t>e.g</w:t>
      </w:r>
      <w:proofErr w:type="spellEnd"/>
      <w:r w:rsidRPr="00755F2A">
        <w:rPr>
          <w:rFonts w:eastAsiaTheme="minorEastAsia"/>
          <w:szCs w:val="22"/>
          <w:lang w:val="en-GB"/>
        </w:rPr>
        <w:t xml:space="preserve"> AB1). Separate them into a folder with the date and then folders for each site. Also complete an excel spreadsheet (provided by </w:t>
      </w:r>
      <w:proofErr w:type="spellStart"/>
      <w:proofErr w:type="gramStart"/>
      <w:r w:rsidRPr="00755F2A">
        <w:rPr>
          <w:rFonts w:eastAsiaTheme="minorEastAsia"/>
          <w:szCs w:val="22"/>
          <w:lang w:val="en-GB"/>
        </w:rPr>
        <w:t>A.Burt</w:t>
      </w:r>
      <w:proofErr w:type="spellEnd"/>
      <w:proofErr w:type="gramEnd"/>
      <w:r w:rsidRPr="00755F2A">
        <w:rPr>
          <w:rFonts w:eastAsiaTheme="minorEastAsia"/>
          <w:szCs w:val="22"/>
          <w:lang w:val="en-GB"/>
        </w:rPr>
        <w:t>) with the following columns; Date, site, paper sample number, photo bag code and species. This will enable us to link each sample to the photos later if needed to verify.</w:t>
      </w:r>
    </w:p>
    <w:p w14:paraId="058501AF" w14:textId="77777777" w:rsidR="00755F2A" w:rsidRPr="00755F2A" w:rsidRDefault="00755F2A" w:rsidP="00755F2A">
      <w:pPr>
        <w:numPr>
          <w:ilvl w:val="0"/>
          <w:numId w:val="36"/>
        </w:numPr>
        <w:contextualSpacing/>
        <w:jc w:val="both"/>
        <w:rPr>
          <w:rFonts w:eastAsiaTheme="minorEastAsia"/>
          <w:szCs w:val="22"/>
          <w:lang w:val="en-GB"/>
        </w:rPr>
      </w:pPr>
      <w:r w:rsidRPr="00755F2A">
        <w:rPr>
          <w:rFonts w:eastAsiaTheme="minorEastAsia"/>
          <w:szCs w:val="22"/>
          <w:lang w:val="en-GB"/>
        </w:rPr>
        <w:t>Before export all samples will have ethanol refreshed (emptied and new ethanol) and then each sample tube will be wrapped in parafilm. Once done, samples can be stored in fridge/freezer until export.</w:t>
      </w:r>
    </w:p>
    <w:p w14:paraId="5A9E5CC8" w14:textId="77777777" w:rsidR="00755F2A" w:rsidRPr="00755F2A" w:rsidRDefault="00755F2A" w:rsidP="00755F2A">
      <w:r w:rsidRPr="00755F2A">
        <w:rPr>
          <w:noProof/>
          <w:lang w:val="en-GB" w:eastAsia="en-GB"/>
        </w:rPr>
        <w:lastRenderedPageBreak/>
        <w:drawing>
          <wp:inline distT="0" distB="0" distL="0" distR="0" wp14:anchorId="7C0B48E8" wp14:editId="57F8F506">
            <wp:extent cx="4568923" cy="3426691"/>
            <wp:effectExtent l="0" t="0" r="317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2411.jpg"/>
                    <pic:cNvPicPr/>
                  </pic:nvPicPr>
                  <pic:blipFill>
                    <a:blip r:embed="rId12" cstate="screen">
                      <a:extLst>
                        <a:ext uri="{28A0092B-C50C-407E-A947-70E740481C1C}">
                          <a14:useLocalDpi xmlns:a14="http://schemas.microsoft.com/office/drawing/2010/main"/>
                        </a:ext>
                      </a:extLst>
                    </a:blip>
                    <a:stretch>
                      <a:fillRect/>
                    </a:stretch>
                  </pic:blipFill>
                  <pic:spPr>
                    <a:xfrm>
                      <a:off x="0" y="0"/>
                      <a:ext cx="4581740" cy="3436304"/>
                    </a:xfrm>
                    <a:prstGeom prst="rect">
                      <a:avLst/>
                    </a:prstGeom>
                  </pic:spPr>
                </pic:pic>
              </a:graphicData>
            </a:graphic>
          </wp:inline>
        </w:drawing>
      </w:r>
    </w:p>
    <w:p w14:paraId="085A4611" w14:textId="77777777" w:rsidR="00755F2A" w:rsidRPr="00755F2A" w:rsidRDefault="00755F2A" w:rsidP="00755F2A">
      <w:pPr>
        <w:tabs>
          <w:tab w:val="left" w:pos="1903"/>
        </w:tabs>
      </w:pPr>
      <w:r w:rsidRPr="00755F2A">
        <w:t>Figure 4: All three species in 5ml or 30ml tube, covered in ethanol with sample number label inside and date, site, species, photo number and sample number written on outside of tube. All this info is also in the excel sheet so that if everything is wiped off outside of tube then meta data is still linked with inside label.</w:t>
      </w:r>
    </w:p>
    <w:p w14:paraId="0A3EB2C0" w14:textId="77777777" w:rsidR="00755F2A" w:rsidRPr="00755F2A" w:rsidRDefault="00755F2A" w:rsidP="00755F2A">
      <w:pPr>
        <w:pBdr>
          <w:top w:val="single" w:sz="4" w:space="1" w:color="auto"/>
        </w:pBdr>
        <w:spacing w:before="400" w:after="80"/>
        <w:jc w:val="both"/>
        <w:outlineLvl w:val="0"/>
        <w:rPr>
          <w:rFonts w:asciiTheme="majorHAnsi" w:eastAsiaTheme="majorEastAsia" w:hAnsiTheme="majorHAnsi" w:cstheme="majorBidi"/>
          <w:b/>
          <w:bCs/>
          <w:color w:val="000000" w:themeColor="text1"/>
          <w:sz w:val="28"/>
          <w:lang w:val="en-GB"/>
        </w:rPr>
      </w:pPr>
      <w:r w:rsidRPr="00755F2A">
        <w:rPr>
          <w:rFonts w:asciiTheme="majorHAnsi" w:eastAsiaTheme="majorEastAsia" w:hAnsiTheme="majorHAnsi" w:cstheme="majorBidi"/>
          <w:b/>
          <w:bCs/>
          <w:color w:val="000000" w:themeColor="text1"/>
          <w:sz w:val="28"/>
          <w:lang w:val="en-GB"/>
        </w:rPr>
        <w:t>Data entry and analysis</w:t>
      </w:r>
    </w:p>
    <w:p w14:paraId="225C288C" w14:textId="77777777" w:rsidR="00755F2A" w:rsidRPr="00755F2A" w:rsidRDefault="00755F2A" w:rsidP="00755F2A">
      <w:r w:rsidRPr="00755F2A">
        <w:t>Following the field work:</w:t>
      </w:r>
    </w:p>
    <w:p w14:paraId="448C508F" w14:textId="77777777" w:rsidR="00755F2A" w:rsidRPr="00755F2A" w:rsidRDefault="00755F2A" w:rsidP="00755F2A"/>
    <w:p w14:paraId="55FB65A6" w14:textId="77777777" w:rsidR="00755F2A" w:rsidRPr="00755F2A" w:rsidRDefault="00755F2A" w:rsidP="00755F2A">
      <w:pPr>
        <w:numPr>
          <w:ilvl w:val="0"/>
          <w:numId w:val="37"/>
        </w:numPr>
        <w:contextualSpacing/>
        <w:rPr>
          <w:rFonts w:eastAsiaTheme="minorEastAsia"/>
          <w:szCs w:val="22"/>
          <w:lang w:val="en-GB"/>
        </w:rPr>
      </w:pPr>
      <w:r w:rsidRPr="00755F2A">
        <w:rPr>
          <w:rFonts w:eastAsiaTheme="minorEastAsia"/>
          <w:szCs w:val="22"/>
          <w:lang w:val="en-GB"/>
        </w:rPr>
        <w:t xml:space="preserve">Tissue will be removed from each sample, DNA will be isolated, and either RAD sequencing or a whole genome approach will be conducted. Genetic variation among individuals will be calculated using the R-package POPGENKIT (2012). The software STRUCTURE will then be used to analyse population structure using a Bayesian clustering approach.  </w:t>
      </w:r>
    </w:p>
    <w:p w14:paraId="28777A22" w14:textId="77777777" w:rsidR="00755F2A" w:rsidRPr="00755F2A" w:rsidRDefault="00755F2A" w:rsidP="00755F2A">
      <w:pPr>
        <w:numPr>
          <w:ilvl w:val="0"/>
          <w:numId w:val="37"/>
        </w:numPr>
        <w:contextualSpacing/>
        <w:rPr>
          <w:rFonts w:eastAsiaTheme="minorEastAsia"/>
          <w:szCs w:val="22"/>
          <w:lang w:val="en-GB"/>
        </w:rPr>
      </w:pPr>
      <w:r w:rsidRPr="00755F2A">
        <w:rPr>
          <w:rFonts w:eastAsiaTheme="minorEastAsia"/>
          <w:szCs w:val="22"/>
          <w:lang w:val="en-GB"/>
        </w:rPr>
        <w:t>Bioinformatics &amp; data interpretation.</w:t>
      </w:r>
    </w:p>
    <w:p w14:paraId="0A952240" w14:textId="77777777" w:rsidR="00755F2A" w:rsidRPr="00755F2A" w:rsidRDefault="00755F2A" w:rsidP="00755F2A">
      <w:pPr>
        <w:numPr>
          <w:ilvl w:val="0"/>
          <w:numId w:val="37"/>
        </w:numPr>
        <w:contextualSpacing/>
        <w:jc w:val="both"/>
        <w:rPr>
          <w:rFonts w:eastAsiaTheme="minorEastAsia"/>
          <w:szCs w:val="22"/>
          <w:lang w:val="en-GB"/>
        </w:rPr>
      </w:pPr>
      <w:r w:rsidRPr="00755F2A">
        <w:rPr>
          <w:rFonts w:eastAsiaTheme="minorEastAsia"/>
          <w:szCs w:val="22"/>
          <w:lang w:val="en-GB"/>
        </w:rPr>
        <w:t xml:space="preserve">Write up scientific publications, and develop project media. Peer-reviewed publications: e.g. “Coral population connectivity in the Seychelles archipelago” </w:t>
      </w:r>
    </w:p>
    <w:p w14:paraId="164FB80F" w14:textId="77777777" w:rsidR="00755F2A" w:rsidRPr="00755F2A" w:rsidRDefault="00755F2A" w:rsidP="00755F2A">
      <w:pPr>
        <w:numPr>
          <w:ilvl w:val="0"/>
          <w:numId w:val="37"/>
        </w:numPr>
        <w:contextualSpacing/>
        <w:rPr>
          <w:rFonts w:eastAsiaTheme="minorEastAsia"/>
          <w:szCs w:val="22"/>
          <w:lang w:val="en-GB"/>
        </w:rPr>
      </w:pPr>
      <w:r w:rsidRPr="00755F2A">
        <w:rPr>
          <w:rFonts w:eastAsiaTheme="minorEastAsia"/>
          <w:szCs w:val="22"/>
          <w:lang w:val="en-GB"/>
        </w:rPr>
        <w:t>Design workshops and develop presentations to deliver in Seychelles.</w:t>
      </w:r>
    </w:p>
    <w:p w14:paraId="0B54E3E1" w14:textId="77777777" w:rsidR="00755F2A" w:rsidRPr="00755F2A" w:rsidRDefault="00755F2A" w:rsidP="00755F2A">
      <w:pPr>
        <w:rPr>
          <w:lang w:val="en-GB"/>
        </w:rPr>
      </w:pPr>
    </w:p>
    <w:p w14:paraId="52B6ECB4" w14:textId="77777777" w:rsidR="00755F2A" w:rsidRPr="00755F2A" w:rsidRDefault="00755F2A" w:rsidP="00755F2A">
      <w:pPr>
        <w:pBdr>
          <w:top w:val="single" w:sz="4" w:space="1" w:color="auto"/>
        </w:pBdr>
        <w:spacing w:before="400" w:after="80"/>
        <w:jc w:val="both"/>
        <w:outlineLvl w:val="0"/>
        <w:rPr>
          <w:rFonts w:asciiTheme="majorHAnsi" w:eastAsiaTheme="majorEastAsia" w:hAnsiTheme="majorHAnsi" w:cstheme="majorBidi"/>
          <w:b/>
          <w:bCs/>
          <w:color w:val="000000" w:themeColor="text1"/>
          <w:sz w:val="28"/>
          <w:lang w:val="en-GB"/>
        </w:rPr>
      </w:pPr>
      <w:r w:rsidRPr="00755F2A">
        <w:rPr>
          <w:rFonts w:asciiTheme="majorHAnsi" w:eastAsiaTheme="majorEastAsia" w:hAnsiTheme="majorHAnsi" w:cstheme="majorBidi"/>
          <w:b/>
          <w:bCs/>
          <w:color w:val="000000" w:themeColor="text1"/>
          <w:sz w:val="28"/>
          <w:lang w:val="en-GB"/>
        </w:rPr>
        <w:t>Dive Risk Assessment</w:t>
      </w:r>
    </w:p>
    <w:tbl>
      <w:tblPr>
        <w:tblStyle w:val="TableGrid1"/>
        <w:tblW w:w="0" w:type="auto"/>
        <w:tblLook w:val="04A0" w:firstRow="1" w:lastRow="0" w:firstColumn="1" w:lastColumn="0" w:noHBand="0" w:noVBand="1"/>
      </w:tblPr>
      <w:tblGrid>
        <w:gridCol w:w="666"/>
        <w:gridCol w:w="935"/>
        <w:gridCol w:w="1809"/>
        <w:gridCol w:w="5600"/>
      </w:tblGrid>
      <w:tr w:rsidR="00755F2A" w:rsidRPr="00755F2A" w14:paraId="0F1A5CD4" w14:textId="77777777" w:rsidTr="00FE7721">
        <w:trPr>
          <w:trHeight w:val="271"/>
        </w:trPr>
        <w:tc>
          <w:tcPr>
            <w:tcW w:w="703" w:type="dxa"/>
            <w:noWrap/>
            <w:hideMark/>
          </w:tcPr>
          <w:p w14:paraId="4EA3978C" w14:textId="77777777" w:rsidR="00755F2A" w:rsidRPr="00755F2A" w:rsidRDefault="00755F2A" w:rsidP="00755F2A">
            <w:r w:rsidRPr="00755F2A">
              <w:t>Ref. No.</w:t>
            </w:r>
          </w:p>
        </w:tc>
        <w:tc>
          <w:tcPr>
            <w:tcW w:w="993" w:type="dxa"/>
            <w:noWrap/>
            <w:hideMark/>
          </w:tcPr>
          <w:p w14:paraId="74F9ADBF" w14:textId="77777777" w:rsidR="00755F2A" w:rsidRPr="00755F2A" w:rsidRDefault="00755F2A" w:rsidP="00755F2A">
            <w:r w:rsidRPr="00755F2A">
              <w:t>Activity</w:t>
            </w:r>
          </w:p>
        </w:tc>
        <w:tc>
          <w:tcPr>
            <w:tcW w:w="1276" w:type="dxa"/>
            <w:noWrap/>
            <w:hideMark/>
          </w:tcPr>
          <w:p w14:paraId="298B7B10" w14:textId="77777777" w:rsidR="00755F2A" w:rsidRPr="00755F2A" w:rsidRDefault="00755F2A" w:rsidP="00755F2A">
            <w:r w:rsidRPr="00755F2A">
              <w:t>Potential Hazard</w:t>
            </w:r>
          </w:p>
        </w:tc>
        <w:tc>
          <w:tcPr>
            <w:tcW w:w="6038" w:type="dxa"/>
            <w:noWrap/>
            <w:hideMark/>
          </w:tcPr>
          <w:p w14:paraId="66FCE642" w14:textId="77777777" w:rsidR="00755F2A" w:rsidRPr="00755F2A" w:rsidRDefault="00755F2A" w:rsidP="00755F2A">
            <w:r w:rsidRPr="00755F2A">
              <w:t xml:space="preserve">Control / Mitigation Measure </w:t>
            </w:r>
          </w:p>
        </w:tc>
      </w:tr>
      <w:tr w:rsidR="00755F2A" w:rsidRPr="00755F2A" w14:paraId="75D6315D" w14:textId="77777777" w:rsidTr="00FE7721">
        <w:trPr>
          <w:trHeight w:val="1278"/>
        </w:trPr>
        <w:tc>
          <w:tcPr>
            <w:tcW w:w="703" w:type="dxa"/>
            <w:noWrap/>
            <w:hideMark/>
          </w:tcPr>
          <w:p w14:paraId="0167E53F" w14:textId="77777777" w:rsidR="00755F2A" w:rsidRPr="00755F2A" w:rsidRDefault="00755F2A" w:rsidP="00755F2A">
            <w:r w:rsidRPr="00755F2A">
              <w:t>1</w:t>
            </w:r>
          </w:p>
        </w:tc>
        <w:tc>
          <w:tcPr>
            <w:tcW w:w="993" w:type="dxa"/>
            <w:noWrap/>
            <w:hideMark/>
          </w:tcPr>
          <w:p w14:paraId="09D24628" w14:textId="77777777" w:rsidR="00755F2A" w:rsidRPr="00755F2A" w:rsidRDefault="00755F2A" w:rsidP="00755F2A">
            <w:r w:rsidRPr="00755F2A">
              <w:t xml:space="preserve">Diving </w:t>
            </w:r>
          </w:p>
        </w:tc>
        <w:tc>
          <w:tcPr>
            <w:tcW w:w="1276" w:type="dxa"/>
            <w:hideMark/>
          </w:tcPr>
          <w:p w14:paraId="62DA1CB6" w14:textId="77777777" w:rsidR="00755F2A" w:rsidRPr="00755F2A" w:rsidRDefault="00755F2A" w:rsidP="00755F2A">
            <w:r w:rsidRPr="00755F2A">
              <w:t xml:space="preserve">Faulty / Damage to Equipment </w:t>
            </w:r>
          </w:p>
        </w:tc>
        <w:tc>
          <w:tcPr>
            <w:tcW w:w="6038" w:type="dxa"/>
            <w:hideMark/>
          </w:tcPr>
          <w:p w14:paraId="648C4F97" w14:textId="77777777" w:rsidR="00755F2A" w:rsidRPr="00755F2A" w:rsidRDefault="00755F2A" w:rsidP="00755F2A">
            <w:r w:rsidRPr="00755F2A">
              <w:t>All personnel are responsible for pre-dive checking their own equipment. Dive equipment is a life support unit and should be properly stored and maintained. Faulty or damaged equipment should be isolated and clearly identified so as not to be used by divers before repairs.</w:t>
            </w:r>
          </w:p>
        </w:tc>
      </w:tr>
      <w:tr w:rsidR="00755F2A" w:rsidRPr="00755F2A" w14:paraId="5E0E1969" w14:textId="77777777" w:rsidTr="00FE7721">
        <w:trPr>
          <w:trHeight w:val="3067"/>
        </w:trPr>
        <w:tc>
          <w:tcPr>
            <w:tcW w:w="703" w:type="dxa"/>
            <w:noWrap/>
            <w:hideMark/>
          </w:tcPr>
          <w:p w14:paraId="3530B100" w14:textId="77777777" w:rsidR="00755F2A" w:rsidRPr="00755F2A" w:rsidRDefault="00755F2A" w:rsidP="00755F2A">
            <w:r w:rsidRPr="00755F2A">
              <w:lastRenderedPageBreak/>
              <w:t>2</w:t>
            </w:r>
          </w:p>
        </w:tc>
        <w:tc>
          <w:tcPr>
            <w:tcW w:w="993" w:type="dxa"/>
            <w:noWrap/>
            <w:hideMark/>
          </w:tcPr>
          <w:p w14:paraId="28031C5A" w14:textId="77777777" w:rsidR="00755F2A" w:rsidRPr="00755F2A" w:rsidRDefault="00755F2A" w:rsidP="00755F2A">
            <w:r w:rsidRPr="00755F2A">
              <w:t xml:space="preserve">Diving </w:t>
            </w:r>
          </w:p>
        </w:tc>
        <w:tc>
          <w:tcPr>
            <w:tcW w:w="1276" w:type="dxa"/>
            <w:hideMark/>
          </w:tcPr>
          <w:p w14:paraId="1A6369E3" w14:textId="77777777" w:rsidR="00755F2A" w:rsidRPr="00755F2A" w:rsidRDefault="00755F2A" w:rsidP="00755F2A">
            <w:r w:rsidRPr="00755F2A">
              <w:t>Buddy Separation  / Lost Diver</w:t>
            </w:r>
          </w:p>
        </w:tc>
        <w:tc>
          <w:tcPr>
            <w:tcW w:w="6038" w:type="dxa"/>
            <w:hideMark/>
          </w:tcPr>
          <w:p w14:paraId="72E1DDFD" w14:textId="77777777" w:rsidR="00755F2A" w:rsidRPr="00755F2A" w:rsidRDefault="00755F2A" w:rsidP="00755F2A">
            <w:r w:rsidRPr="00755F2A">
              <w:t>Strictly no solo diving, always dive in buddy pair, stay within a maximum distance of ten metres but reduce if diving in bad visibility or strong current. This is for your safety and that of your buddy. All dive groups should also stay together maintaining visual contact. When diving: If separated search for no more than 1 minute underwater, before surfacing if you do not find your buddy/group. Ascend without a safety stop if within dive profiles. All dive buddy pairs/groups must carry one deployed permanent SMB in addition all divers must carry one DSMB if not carrying the permanent SMB. Separated divers/groups should deploy the DSMB before surfacing. If separated from the boat, swim towards shore, stay as a group and if possible exit the water.</w:t>
            </w:r>
          </w:p>
        </w:tc>
      </w:tr>
      <w:tr w:rsidR="00755F2A" w:rsidRPr="00755F2A" w14:paraId="77BCEDF1" w14:textId="77777777" w:rsidTr="00FE7721">
        <w:trPr>
          <w:trHeight w:val="1534"/>
        </w:trPr>
        <w:tc>
          <w:tcPr>
            <w:tcW w:w="703" w:type="dxa"/>
            <w:noWrap/>
            <w:hideMark/>
          </w:tcPr>
          <w:p w14:paraId="5DF1BD90" w14:textId="77777777" w:rsidR="00755F2A" w:rsidRPr="00755F2A" w:rsidRDefault="00755F2A" w:rsidP="00755F2A">
            <w:r w:rsidRPr="00755F2A">
              <w:t>3</w:t>
            </w:r>
          </w:p>
        </w:tc>
        <w:tc>
          <w:tcPr>
            <w:tcW w:w="993" w:type="dxa"/>
            <w:noWrap/>
            <w:hideMark/>
          </w:tcPr>
          <w:p w14:paraId="1E023726" w14:textId="77777777" w:rsidR="00755F2A" w:rsidRPr="00755F2A" w:rsidRDefault="00755F2A" w:rsidP="00755F2A">
            <w:r w:rsidRPr="00755F2A">
              <w:t xml:space="preserve">Diving </w:t>
            </w:r>
          </w:p>
        </w:tc>
        <w:tc>
          <w:tcPr>
            <w:tcW w:w="1276" w:type="dxa"/>
            <w:noWrap/>
            <w:hideMark/>
          </w:tcPr>
          <w:p w14:paraId="560A6D9E" w14:textId="77777777" w:rsidR="00755F2A" w:rsidRPr="00755F2A" w:rsidRDefault="00755F2A" w:rsidP="00755F2A">
            <w:r w:rsidRPr="00755F2A">
              <w:t xml:space="preserve">Drowning </w:t>
            </w:r>
          </w:p>
        </w:tc>
        <w:tc>
          <w:tcPr>
            <w:tcW w:w="6038" w:type="dxa"/>
            <w:hideMark/>
          </w:tcPr>
          <w:p w14:paraId="691C24CE" w14:textId="77777777" w:rsidR="00755F2A" w:rsidRPr="00755F2A" w:rsidRDefault="00755F2A" w:rsidP="00755F2A">
            <w:r w:rsidRPr="00755F2A">
              <w:t>Strictly no solo diving, always dive in buddy pair, divers should monitor their air throughout the dive and inform dive buddy when they reach 100 Bar and end the dive once the first diver reaches 50 Bar ascending to the surface under procedures stated in the dive protocol, during the pre-dive buddy check divers should identify to their buddy their alternate air source and how to retrieve it.</w:t>
            </w:r>
          </w:p>
        </w:tc>
      </w:tr>
      <w:tr w:rsidR="00755F2A" w:rsidRPr="00755F2A" w14:paraId="7FFF2807" w14:textId="77777777" w:rsidTr="00FE7721">
        <w:trPr>
          <w:trHeight w:val="1278"/>
        </w:trPr>
        <w:tc>
          <w:tcPr>
            <w:tcW w:w="703" w:type="dxa"/>
            <w:noWrap/>
            <w:hideMark/>
          </w:tcPr>
          <w:p w14:paraId="2601211A" w14:textId="77777777" w:rsidR="00755F2A" w:rsidRPr="00755F2A" w:rsidRDefault="00755F2A" w:rsidP="00755F2A">
            <w:r w:rsidRPr="00755F2A">
              <w:t>4</w:t>
            </w:r>
          </w:p>
        </w:tc>
        <w:tc>
          <w:tcPr>
            <w:tcW w:w="993" w:type="dxa"/>
            <w:noWrap/>
            <w:hideMark/>
          </w:tcPr>
          <w:p w14:paraId="145FA150" w14:textId="77777777" w:rsidR="00755F2A" w:rsidRPr="00755F2A" w:rsidRDefault="00755F2A" w:rsidP="00755F2A">
            <w:r w:rsidRPr="00755F2A">
              <w:t xml:space="preserve">Diving </w:t>
            </w:r>
          </w:p>
        </w:tc>
        <w:tc>
          <w:tcPr>
            <w:tcW w:w="1276" w:type="dxa"/>
            <w:noWrap/>
            <w:hideMark/>
          </w:tcPr>
          <w:p w14:paraId="33BC3CC0" w14:textId="77777777" w:rsidR="00755F2A" w:rsidRPr="00755F2A" w:rsidRDefault="00755F2A" w:rsidP="00755F2A">
            <w:r w:rsidRPr="00755F2A">
              <w:t>Nitrogen Narcosis</w:t>
            </w:r>
          </w:p>
        </w:tc>
        <w:tc>
          <w:tcPr>
            <w:tcW w:w="6038" w:type="dxa"/>
            <w:hideMark/>
          </w:tcPr>
          <w:p w14:paraId="57735E8D" w14:textId="77777777" w:rsidR="00755F2A" w:rsidRPr="00755F2A" w:rsidRDefault="00755F2A" w:rsidP="00755F2A">
            <w:r w:rsidRPr="00755F2A">
              <w:t xml:space="preserve">Avoid deep dives, maximum dive depth whilst diving at Aldabra is 30m for PADI Advanced Open Water Divers (or equivalent) or above, 18 m for Open Water Divers (or equivalent). Be aware of the symptoms of nitrogen narcosis, monitor and slowly decrease depth if suspected. </w:t>
            </w:r>
          </w:p>
        </w:tc>
      </w:tr>
      <w:tr w:rsidR="00755F2A" w:rsidRPr="00755F2A" w14:paraId="006E5937" w14:textId="77777777" w:rsidTr="00FE7721">
        <w:trPr>
          <w:trHeight w:val="767"/>
        </w:trPr>
        <w:tc>
          <w:tcPr>
            <w:tcW w:w="703" w:type="dxa"/>
            <w:noWrap/>
            <w:hideMark/>
          </w:tcPr>
          <w:p w14:paraId="7AAF8874" w14:textId="77777777" w:rsidR="00755F2A" w:rsidRPr="00755F2A" w:rsidRDefault="00755F2A" w:rsidP="00755F2A">
            <w:r w:rsidRPr="00755F2A">
              <w:t>5</w:t>
            </w:r>
          </w:p>
        </w:tc>
        <w:tc>
          <w:tcPr>
            <w:tcW w:w="993" w:type="dxa"/>
            <w:noWrap/>
            <w:hideMark/>
          </w:tcPr>
          <w:p w14:paraId="3B12CA58" w14:textId="77777777" w:rsidR="00755F2A" w:rsidRPr="00755F2A" w:rsidRDefault="00755F2A" w:rsidP="00755F2A">
            <w:r w:rsidRPr="00755F2A">
              <w:t xml:space="preserve">Diving </w:t>
            </w:r>
          </w:p>
        </w:tc>
        <w:tc>
          <w:tcPr>
            <w:tcW w:w="1276" w:type="dxa"/>
            <w:noWrap/>
            <w:hideMark/>
          </w:tcPr>
          <w:p w14:paraId="5AE963B7" w14:textId="77777777" w:rsidR="00755F2A" w:rsidRPr="00755F2A" w:rsidRDefault="00755F2A" w:rsidP="00755F2A">
            <w:r w:rsidRPr="00755F2A">
              <w:t xml:space="preserve">Blocked Sinuses </w:t>
            </w:r>
          </w:p>
        </w:tc>
        <w:tc>
          <w:tcPr>
            <w:tcW w:w="6038" w:type="dxa"/>
            <w:hideMark/>
          </w:tcPr>
          <w:p w14:paraId="46A343D7" w14:textId="77777777" w:rsidR="00755F2A" w:rsidRPr="00755F2A" w:rsidRDefault="00755F2A" w:rsidP="00755F2A">
            <w:r w:rsidRPr="00755F2A">
              <w:t>Never dive with blocked sinuses. Never use temporary clearing medication. This can result in ear drum perforations, burst ear drum on descent or ascent (reverse squeeze).</w:t>
            </w:r>
          </w:p>
        </w:tc>
      </w:tr>
      <w:tr w:rsidR="00755F2A" w:rsidRPr="00755F2A" w14:paraId="5A7500F9" w14:textId="77777777" w:rsidTr="00FE7721">
        <w:trPr>
          <w:trHeight w:val="557"/>
        </w:trPr>
        <w:tc>
          <w:tcPr>
            <w:tcW w:w="703" w:type="dxa"/>
            <w:noWrap/>
            <w:hideMark/>
          </w:tcPr>
          <w:p w14:paraId="246138BF" w14:textId="77777777" w:rsidR="00755F2A" w:rsidRPr="00755F2A" w:rsidRDefault="00755F2A" w:rsidP="00755F2A">
            <w:r w:rsidRPr="00755F2A">
              <w:t>6</w:t>
            </w:r>
          </w:p>
        </w:tc>
        <w:tc>
          <w:tcPr>
            <w:tcW w:w="993" w:type="dxa"/>
            <w:noWrap/>
            <w:hideMark/>
          </w:tcPr>
          <w:p w14:paraId="40CABFD8" w14:textId="77777777" w:rsidR="00755F2A" w:rsidRPr="00755F2A" w:rsidRDefault="00755F2A" w:rsidP="00755F2A">
            <w:r w:rsidRPr="00755F2A">
              <w:t xml:space="preserve">Diving </w:t>
            </w:r>
          </w:p>
        </w:tc>
        <w:tc>
          <w:tcPr>
            <w:tcW w:w="1276" w:type="dxa"/>
            <w:hideMark/>
          </w:tcPr>
          <w:p w14:paraId="3D2E993F" w14:textId="77777777" w:rsidR="00755F2A" w:rsidRPr="00755F2A" w:rsidRDefault="00755F2A" w:rsidP="00755F2A">
            <w:r w:rsidRPr="00755F2A">
              <w:t xml:space="preserve">Collision with Boat / Propeller </w:t>
            </w:r>
          </w:p>
        </w:tc>
        <w:tc>
          <w:tcPr>
            <w:tcW w:w="6038" w:type="dxa"/>
            <w:hideMark/>
          </w:tcPr>
          <w:p w14:paraId="3FB9EAE4" w14:textId="77777777" w:rsidR="00755F2A" w:rsidRPr="00755F2A" w:rsidRDefault="00755F2A" w:rsidP="00755F2A">
            <w:r w:rsidRPr="00755F2A">
              <w:t>Never dive without SMB. On ascent from dives ensure that you are looking to the surface for overhead boat traffic and listening for the noise of boat engines, if noise is heard descend down to below 5m and wait until noise has gone to continue ascent.  Do not approach boat until told to do so by skipper and ensure engines are in neutral before leaving or approaching the boat.</w:t>
            </w:r>
          </w:p>
        </w:tc>
      </w:tr>
      <w:tr w:rsidR="00755F2A" w:rsidRPr="00755F2A" w14:paraId="0176D86E" w14:textId="77777777" w:rsidTr="00FE7721">
        <w:trPr>
          <w:trHeight w:val="1789"/>
        </w:trPr>
        <w:tc>
          <w:tcPr>
            <w:tcW w:w="703" w:type="dxa"/>
            <w:noWrap/>
            <w:hideMark/>
          </w:tcPr>
          <w:p w14:paraId="55B3299F" w14:textId="77777777" w:rsidR="00755F2A" w:rsidRPr="00755F2A" w:rsidRDefault="00755F2A" w:rsidP="00755F2A">
            <w:r w:rsidRPr="00755F2A">
              <w:t>7</w:t>
            </w:r>
          </w:p>
        </w:tc>
        <w:tc>
          <w:tcPr>
            <w:tcW w:w="993" w:type="dxa"/>
            <w:noWrap/>
            <w:hideMark/>
          </w:tcPr>
          <w:p w14:paraId="55509872" w14:textId="77777777" w:rsidR="00755F2A" w:rsidRPr="00755F2A" w:rsidRDefault="00755F2A" w:rsidP="00755F2A">
            <w:r w:rsidRPr="00755F2A">
              <w:t xml:space="preserve">Diving </w:t>
            </w:r>
          </w:p>
        </w:tc>
        <w:tc>
          <w:tcPr>
            <w:tcW w:w="1276" w:type="dxa"/>
            <w:hideMark/>
          </w:tcPr>
          <w:p w14:paraId="0FF52588" w14:textId="77777777" w:rsidR="00755F2A" w:rsidRPr="00755F2A" w:rsidRDefault="00755F2A" w:rsidP="00755F2A">
            <w:r w:rsidRPr="00755F2A">
              <w:t>Decompression Sickness/ Injury</w:t>
            </w:r>
          </w:p>
        </w:tc>
        <w:tc>
          <w:tcPr>
            <w:tcW w:w="6038" w:type="dxa"/>
            <w:hideMark/>
          </w:tcPr>
          <w:p w14:paraId="4AAD9D42" w14:textId="77777777" w:rsidR="00755F2A" w:rsidRPr="00755F2A" w:rsidRDefault="00755F2A" w:rsidP="00755F2A">
            <w:r w:rsidRPr="00755F2A">
              <w:t xml:space="preserve">Stay within max dive times and depths. All dives are planned with the </w:t>
            </w:r>
            <w:proofErr w:type="spellStart"/>
            <w:r w:rsidRPr="00755F2A">
              <w:t>eRDPML</w:t>
            </w:r>
            <w:proofErr w:type="spellEnd"/>
            <w:r w:rsidRPr="00755F2A">
              <w:t xml:space="preserve"> and are conducted as no-decompression dives. Never dive beyond the limits of your training and never beyond 30m. Always ascend from dives at a rate of no greater than 18m per minute. Never hold your breath whilst diving. Check your time, depth and air regularly. When diving with dive computers divers are not permitted to go below 5 mins before NDL time. </w:t>
            </w:r>
          </w:p>
        </w:tc>
      </w:tr>
      <w:tr w:rsidR="00755F2A" w:rsidRPr="00755F2A" w14:paraId="035634C8" w14:textId="77777777" w:rsidTr="00FE7721">
        <w:trPr>
          <w:trHeight w:val="3579"/>
        </w:trPr>
        <w:tc>
          <w:tcPr>
            <w:tcW w:w="703" w:type="dxa"/>
            <w:noWrap/>
            <w:hideMark/>
          </w:tcPr>
          <w:p w14:paraId="47599335" w14:textId="77777777" w:rsidR="00755F2A" w:rsidRPr="00755F2A" w:rsidRDefault="00755F2A" w:rsidP="00755F2A">
            <w:r w:rsidRPr="00755F2A">
              <w:lastRenderedPageBreak/>
              <w:t>8</w:t>
            </w:r>
          </w:p>
        </w:tc>
        <w:tc>
          <w:tcPr>
            <w:tcW w:w="993" w:type="dxa"/>
            <w:noWrap/>
            <w:hideMark/>
          </w:tcPr>
          <w:p w14:paraId="52712847" w14:textId="77777777" w:rsidR="00755F2A" w:rsidRPr="00755F2A" w:rsidRDefault="00755F2A" w:rsidP="00755F2A">
            <w:r w:rsidRPr="00755F2A">
              <w:t xml:space="preserve">Diving </w:t>
            </w:r>
          </w:p>
        </w:tc>
        <w:tc>
          <w:tcPr>
            <w:tcW w:w="1276" w:type="dxa"/>
            <w:noWrap/>
            <w:hideMark/>
          </w:tcPr>
          <w:p w14:paraId="5A2310CC" w14:textId="77777777" w:rsidR="00755F2A" w:rsidRPr="00755F2A" w:rsidRDefault="00755F2A" w:rsidP="00755F2A">
            <w:r w:rsidRPr="00755F2A">
              <w:t>Aquatic life Injury</w:t>
            </w:r>
          </w:p>
        </w:tc>
        <w:tc>
          <w:tcPr>
            <w:tcW w:w="6038" w:type="dxa"/>
            <w:hideMark/>
          </w:tcPr>
          <w:p w14:paraId="0E483642" w14:textId="77777777" w:rsidR="00755F2A" w:rsidRPr="00755F2A" w:rsidRDefault="00755F2A" w:rsidP="00755F2A">
            <w:r w:rsidRPr="00755F2A">
              <w:t xml:space="preserve">Do not approach or aggravate potentially dangerous marine life. Inform other divers if you encounter a dangerous marine animal. If the animal appears aggressive divers sound alarm to other </w:t>
            </w:r>
            <w:proofErr w:type="gramStart"/>
            <w:r w:rsidRPr="00755F2A">
              <w:t>divers</w:t>
            </w:r>
            <w:proofErr w:type="gramEnd"/>
            <w:r w:rsidRPr="00755F2A">
              <w:t xml:space="preserve"> then group together closely and ascend to the surface. Jewellery can attract biting fish. Shiny jewellery should be removed or covered whilst in the sea. Avoid contact with coral. Coral cuts are slow to heal and can become infected easily. Fire coral can cause a burning skin irritation. Take care around sea urchins to avoid injuries from spines. Flower urchins have toxic spines which can lead to death. Use good buoyancy control is essential. Do not handle shells or other aquatic life forms as this can lead to injury or even death. Wear appropriate protection, i.e. wetsuit, rash vest, to protect against jellyfish. Look upwards whilst ascending to avoid aggregations of jellyfish. Treat with vinegar and hot water if stung.</w:t>
            </w:r>
          </w:p>
        </w:tc>
      </w:tr>
      <w:tr w:rsidR="00755F2A" w:rsidRPr="00755F2A" w14:paraId="00AC473E" w14:textId="77777777" w:rsidTr="00FE7721">
        <w:trPr>
          <w:trHeight w:val="782"/>
        </w:trPr>
        <w:tc>
          <w:tcPr>
            <w:tcW w:w="703" w:type="dxa"/>
            <w:noWrap/>
            <w:hideMark/>
          </w:tcPr>
          <w:p w14:paraId="1D3395FB" w14:textId="77777777" w:rsidR="00755F2A" w:rsidRPr="00755F2A" w:rsidRDefault="00755F2A" w:rsidP="00755F2A">
            <w:r w:rsidRPr="00755F2A">
              <w:t>9</w:t>
            </w:r>
          </w:p>
        </w:tc>
        <w:tc>
          <w:tcPr>
            <w:tcW w:w="993" w:type="dxa"/>
            <w:noWrap/>
            <w:hideMark/>
          </w:tcPr>
          <w:p w14:paraId="5F0D6FEF" w14:textId="77777777" w:rsidR="00755F2A" w:rsidRPr="00755F2A" w:rsidRDefault="00755F2A" w:rsidP="00755F2A">
            <w:r w:rsidRPr="00755F2A">
              <w:t xml:space="preserve">Diving </w:t>
            </w:r>
          </w:p>
        </w:tc>
        <w:tc>
          <w:tcPr>
            <w:tcW w:w="1276" w:type="dxa"/>
            <w:hideMark/>
          </w:tcPr>
          <w:p w14:paraId="218C150B" w14:textId="77777777" w:rsidR="00755F2A" w:rsidRPr="00755F2A" w:rsidRDefault="00755F2A" w:rsidP="00755F2A">
            <w:r w:rsidRPr="00755F2A">
              <w:t xml:space="preserve">Miscommunication underwater leading to accident </w:t>
            </w:r>
          </w:p>
        </w:tc>
        <w:tc>
          <w:tcPr>
            <w:tcW w:w="6038" w:type="dxa"/>
            <w:hideMark/>
          </w:tcPr>
          <w:p w14:paraId="16100C15" w14:textId="77777777" w:rsidR="00755F2A" w:rsidRPr="00755F2A" w:rsidRDefault="00755F2A" w:rsidP="00755F2A">
            <w:r w:rsidRPr="00755F2A">
              <w:t>Divers maybe changing buddy's regularly through the survey dives, Divers must go through all common hand signals with dive buddy pre-dive to insure all signals will be understood underwater</w:t>
            </w:r>
          </w:p>
        </w:tc>
      </w:tr>
    </w:tbl>
    <w:p w14:paraId="6C35BF2E" w14:textId="77777777" w:rsidR="00755F2A" w:rsidRPr="00755F2A" w:rsidRDefault="00755F2A" w:rsidP="00755F2A">
      <w:pPr>
        <w:rPr>
          <w:lang w:val="en-GB"/>
        </w:rPr>
      </w:pPr>
    </w:p>
    <w:p w14:paraId="64F4479D" w14:textId="77777777" w:rsidR="00755F2A" w:rsidRPr="00755F2A" w:rsidRDefault="00755F2A" w:rsidP="00755F2A">
      <w:pPr>
        <w:pBdr>
          <w:top w:val="single" w:sz="4" w:space="1" w:color="auto"/>
        </w:pBdr>
        <w:spacing w:before="400" w:after="80"/>
        <w:jc w:val="both"/>
        <w:outlineLvl w:val="0"/>
        <w:rPr>
          <w:rFonts w:asciiTheme="majorHAnsi" w:eastAsiaTheme="majorEastAsia" w:hAnsiTheme="majorHAnsi" w:cstheme="majorBidi"/>
          <w:b/>
          <w:bCs/>
          <w:color w:val="000000" w:themeColor="text1"/>
          <w:sz w:val="28"/>
          <w:lang w:val="en-GB"/>
        </w:rPr>
      </w:pPr>
      <w:r w:rsidRPr="00755F2A">
        <w:rPr>
          <w:rFonts w:asciiTheme="majorHAnsi" w:eastAsiaTheme="majorEastAsia" w:hAnsiTheme="majorHAnsi" w:cstheme="majorBidi"/>
          <w:b/>
          <w:bCs/>
          <w:color w:val="000000" w:themeColor="text1"/>
          <w:sz w:val="28"/>
          <w:lang w:val="en-GB"/>
        </w:rPr>
        <w:t>Annex 1: Example sample size</w:t>
      </w:r>
    </w:p>
    <w:p w14:paraId="0A6C39D0" w14:textId="77777777" w:rsidR="00755F2A" w:rsidRPr="00755F2A" w:rsidRDefault="00755F2A" w:rsidP="00755F2A">
      <w:pPr>
        <w:rPr>
          <w:lang w:val="en-GB"/>
        </w:rPr>
      </w:pPr>
    </w:p>
    <w:p w14:paraId="74F2A9FD" w14:textId="77777777" w:rsidR="00755F2A" w:rsidRPr="00755F2A" w:rsidRDefault="00755F2A" w:rsidP="00755F2A">
      <w:pPr>
        <w:rPr>
          <w:lang w:val="en-GB"/>
        </w:rPr>
      </w:pPr>
      <w:r w:rsidRPr="00755F2A">
        <w:rPr>
          <w:noProof/>
          <w:lang w:val="en-GB" w:eastAsia="en-GB"/>
        </w:rPr>
        <w:drawing>
          <wp:inline distT="0" distB="0" distL="0" distR="0" wp14:anchorId="04DCD40E" wp14:editId="26BFCDA4">
            <wp:extent cx="5255741" cy="3942097"/>
            <wp:effectExtent l="19050" t="19050" r="21590" b="203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FC121.jpg"/>
                    <pic:cNvPicPr/>
                  </pic:nvPicPr>
                  <pic:blipFill>
                    <a:blip r:embed="rId13" cstate="screen">
                      <a:extLst>
                        <a:ext uri="{28A0092B-C50C-407E-A947-70E740481C1C}">
                          <a14:useLocalDpi xmlns:a14="http://schemas.microsoft.com/office/drawing/2010/main"/>
                        </a:ext>
                      </a:extLst>
                    </a:blip>
                    <a:stretch>
                      <a:fillRect/>
                    </a:stretch>
                  </pic:blipFill>
                  <pic:spPr>
                    <a:xfrm>
                      <a:off x="0" y="0"/>
                      <a:ext cx="5261148" cy="3946153"/>
                    </a:xfrm>
                    <a:prstGeom prst="rect">
                      <a:avLst/>
                    </a:prstGeom>
                    <a:ln w="12700">
                      <a:solidFill>
                        <a:sysClr val="windowText" lastClr="000000"/>
                      </a:solidFill>
                    </a:ln>
                  </pic:spPr>
                </pic:pic>
              </a:graphicData>
            </a:graphic>
          </wp:inline>
        </w:drawing>
      </w:r>
    </w:p>
    <w:p w14:paraId="1C704F6A" w14:textId="77777777" w:rsidR="00755F2A" w:rsidRPr="00755F2A" w:rsidRDefault="00755F2A" w:rsidP="00755F2A">
      <w:pPr>
        <w:rPr>
          <w:lang w:val="en-GB"/>
        </w:rPr>
      </w:pPr>
    </w:p>
    <w:p w14:paraId="1BA35CC4" w14:textId="77777777" w:rsidR="00755F2A" w:rsidRPr="00755F2A" w:rsidRDefault="00755F2A" w:rsidP="00755F2A">
      <w:pPr>
        <w:rPr>
          <w:lang w:val="en-GB"/>
        </w:rPr>
      </w:pPr>
    </w:p>
    <w:p w14:paraId="652A9B13" w14:textId="77777777" w:rsidR="00755F2A" w:rsidRPr="00755F2A" w:rsidRDefault="00755F2A" w:rsidP="00755F2A">
      <w:pPr>
        <w:rPr>
          <w:lang w:val="en-GB"/>
        </w:rPr>
      </w:pPr>
    </w:p>
    <w:p w14:paraId="2E8C19DF" w14:textId="77777777" w:rsidR="00755F2A" w:rsidRPr="00755F2A" w:rsidRDefault="00755F2A" w:rsidP="00755F2A">
      <w:pPr>
        <w:pBdr>
          <w:top w:val="single" w:sz="4" w:space="1" w:color="auto"/>
        </w:pBdr>
        <w:spacing w:before="400" w:after="80"/>
        <w:jc w:val="both"/>
        <w:outlineLvl w:val="0"/>
        <w:rPr>
          <w:rFonts w:asciiTheme="majorHAnsi" w:eastAsiaTheme="majorEastAsia" w:hAnsiTheme="majorHAnsi" w:cstheme="majorBidi"/>
          <w:b/>
          <w:bCs/>
          <w:color w:val="000000" w:themeColor="text1"/>
          <w:sz w:val="28"/>
          <w:lang w:val="en-GB"/>
        </w:rPr>
      </w:pPr>
      <w:r w:rsidRPr="00755F2A">
        <w:rPr>
          <w:rFonts w:asciiTheme="majorHAnsi" w:eastAsiaTheme="majorEastAsia" w:hAnsiTheme="majorHAnsi" w:cstheme="majorBidi"/>
          <w:b/>
          <w:bCs/>
          <w:color w:val="000000" w:themeColor="text1"/>
          <w:sz w:val="28"/>
          <w:lang w:val="en-GB"/>
        </w:rPr>
        <w:t>Annex 2: Image of data entry sheet</w:t>
      </w:r>
    </w:p>
    <w:p w14:paraId="4FC93E0D" w14:textId="77777777" w:rsidR="00755F2A" w:rsidRPr="00755F2A" w:rsidRDefault="00755F2A" w:rsidP="00755F2A">
      <w:pPr>
        <w:rPr>
          <w:lang w:val="en-GB"/>
        </w:rPr>
      </w:pPr>
      <w:r w:rsidRPr="00755F2A">
        <w:rPr>
          <w:noProof/>
          <w:lang w:val="en-GB" w:eastAsia="en-GB"/>
        </w:rPr>
        <w:drawing>
          <wp:inline distT="0" distB="0" distL="0" distR="0" wp14:anchorId="2740DB08" wp14:editId="7E1F7C32">
            <wp:extent cx="5200073" cy="3297919"/>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8-10-16 at 15.19.53.png"/>
                    <pic:cNvPicPr/>
                  </pic:nvPicPr>
                  <pic:blipFill rotWithShape="1">
                    <a:blip r:embed="rId14">
                      <a:extLst>
                        <a:ext uri="{28A0092B-C50C-407E-A947-70E740481C1C}">
                          <a14:useLocalDpi xmlns:a14="http://schemas.microsoft.com/office/drawing/2010/main"/>
                        </a:ext>
                      </a:extLst>
                    </a:blip>
                    <a:srcRect/>
                    <a:stretch/>
                  </pic:blipFill>
                  <pic:spPr bwMode="auto">
                    <a:xfrm>
                      <a:off x="0" y="0"/>
                      <a:ext cx="5226588" cy="3314735"/>
                    </a:xfrm>
                    <a:prstGeom prst="rect">
                      <a:avLst/>
                    </a:prstGeom>
                    <a:ln>
                      <a:noFill/>
                    </a:ln>
                    <a:extLst>
                      <a:ext uri="{53640926-AAD7-44D8-BBD7-CCE9431645EC}">
                        <a14:shadowObscured xmlns:a14="http://schemas.microsoft.com/office/drawing/2010/main"/>
                      </a:ext>
                    </a:extLst>
                  </pic:spPr>
                </pic:pic>
              </a:graphicData>
            </a:graphic>
          </wp:inline>
        </w:drawing>
      </w:r>
    </w:p>
    <w:p w14:paraId="765E61D8" w14:textId="77777777" w:rsidR="00755F2A" w:rsidRPr="00755F2A" w:rsidRDefault="00755F2A" w:rsidP="00755F2A">
      <w:pPr>
        <w:rPr>
          <w:lang w:val="en-GB"/>
        </w:rPr>
      </w:pPr>
    </w:p>
    <w:p w14:paraId="1DDC959B" w14:textId="77777777" w:rsidR="00755F2A" w:rsidRPr="00755F2A" w:rsidRDefault="00755F2A" w:rsidP="00755F2A">
      <w:pPr>
        <w:pBdr>
          <w:top w:val="single" w:sz="4" w:space="1" w:color="auto"/>
        </w:pBdr>
        <w:spacing w:before="400" w:after="80"/>
        <w:jc w:val="both"/>
        <w:outlineLvl w:val="0"/>
        <w:rPr>
          <w:rFonts w:asciiTheme="majorHAnsi" w:eastAsiaTheme="majorEastAsia" w:hAnsiTheme="majorHAnsi" w:cstheme="majorBidi"/>
          <w:b/>
          <w:bCs/>
          <w:color w:val="000000" w:themeColor="text1"/>
          <w:sz w:val="28"/>
          <w:lang w:val="en-GB"/>
        </w:rPr>
      </w:pPr>
      <w:r w:rsidRPr="00755F2A">
        <w:rPr>
          <w:rFonts w:asciiTheme="majorHAnsi" w:eastAsiaTheme="majorEastAsia" w:hAnsiTheme="majorHAnsi" w:cstheme="majorBidi"/>
          <w:b/>
          <w:bCs/>
          <w:color w:val="000000" w:themeColor="text1"/>
          <w:sz w:val="28"/>
          <w:lang w:val="en-GB"/>
        </w:rPr>
        <w:t>Annex 3: Additional species photos</w:t>
      </w:r>
    </w:p>
    <w:p w14:paraId="326411C8" w14:textId="77777777" w:rsidR="00755F2A" w:rsidRPr="00755F2A" w:rsidRDefault="00755F2A" w:rsidP="00755F2A">
      <w:pPr>
        <w:rPr>
          <w:lang w:val="en-GB"/>
        </w:rPr>
      </w:pPr>
      <w:r w:rsidRPr="00755F2A">
        <w:rPr>
          <w:noProof/>
          <w:lang w:val="en-GB" w:eastAsia="en-GB"/>
        </w:rPr>
        <w:drawing>
          <wp:inline distT="0" distB="0" distL="0" distR="0" wp14:anchorId="18EC9682" wp14:editId="4756B4F2">
            <wp:extent cx="4655127" cy="3491345"/>
            <wp:effectExtent l="0" t="0" r="635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OPR3169.jpg"/>
                    <pic:cNvPicPr/>
                  </pic:nvPicPr>
                  <pic:blipFill>
                    <a:blip r:embed="rId15" cstate="screen">
                      <a:extLst>
                        <a:ext uri="{28A0092B-C50C-407E-A947-70E740481C1C}">
                          <a14:useLocalDpi xmlns:a14="http://schemas.microsoft.com/office/drawing/2010/main"/>
                        </a:ext>
                      </a:extLst>
                    </a:blip>
                    <a:stretch>
                      <a:fillRect/>
                    </a:stretch>
                  </pic:blipFill>
                  <pic:spPr>
                    <a:xfrm>
                      <a:off x="0" y="0"/>
                      <a:ext cx="4660070" cy="3495052"/>
                    </a:xfrm>
                    <a:prstGeom prst="rect">
                      <a:avLst/>
                    </a:prstGeom>
                  </pic:spPr>
                </pic:pic>
              </a:graphicData>
            </a:graphic>
          </wp:inline>
        </w:drawing>
      </w:r>
    </w:p>
    <w:p w14:paraId="440B0185" w14:textId="77777777" w:rsidR="00755F2A" w:rsidRPr="00755F2A" w:rsidRDefault="00755F2A" w:rsidP="00755F2A">
      <w:pPr>
        <w:rPr>
          <w:lang w:val="en-GB"/>
        </w:rPr>
      </w:pPr>
      <w:proofErr w:type="spellStart"/>
      <w:proofErr w:type="gramStart"/>
      <w:r w:rsidRPr="00755F2A">
        <w:rPr>
          <w:i/>
          <w:lang w:val="en-GB"/>
        </w:rPr>
        <w:t>A.Cytheria</w:t>
      </w:r>
      <w:proofErr w:type="spellEnd"/>
      <w:proofErr w:type="gramEnd"/>
      <w:r w:rsidRPr="00755F2A">
        <w:rPr>
          <w:i/>
          <w:lang w:val="en-GB"/>
        </w:rPr>
        <w:t xml:space="preserve"> </w:t>
      </w:r>
      <w:r w:rsidRPr="00755F2A">
        <w:rPr>
          <w:lang w:val="en-GB"/>
        </w:rPr>
        <w:t>taken at St Anne, notice the thin and upwards reaching inner branches.</w:t>
      </w:r>
    </w:p>
    <w:p w14:paraId="75461950" w14:textId="77777777" w:rsidR="00755F2A" w:rsidRPr="00755F2A" w:rsidRDefault="00755F2A" w:rsidP="00755F2A">
      <w:pPr>
        <w:rPr>
          <w:lang w:val="en-GB"/>
        </w:rPr>
      </w:pPr>
    </w:p>
    <w:p w14:paraId="1D4615A4" w14:textId="77777777" w:rsidR="00755F2A" w:rsidRPr="00755F2A" w:rsidRDefault="00755F2A" w:rsidP="00755F2A">
      <w:pPr>
        <w:rPr>
          <w:lang w:val="en-GB"/>
        </w:rPr>
      </w:pPr>
      <w:r w:rsidRPr="00755F2A">
        <w:rPr>
          <w:noProof/>
          <w:lang w:val="en-GB" w:eastAsia="en-GB"/>
        </w:rPr>
        <w:lastRenderedPageBreak/>
        <w:drawing>
          <wp:inline distT="0" distB="0" distL="0" distR="0" wp14:anchorId="646878D6" wp14:editId="16F08A2D">
            <wp:extent cx="5727700" cy="4295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OPR3166.jpg"/>
                    <pic:cNvPicPr/>
                  </pic:nvPicPr>
                  <pic:blipFill>
                    <a:blip r:embed="rId16" cstate="screen">
                      <a:extLst>
                        <a:ext uri="{28A0092B-C50C-407E-A947-70E740481C1C}">
                          <a14:useLocalDpi xmlns:a14="http://schemas.microsoft.com/office/drawing/2010/main"/>
                        </a:ext>
                      </a:extLst>
                    </a:blip>
                    <a:stretch>
                      <a:fillRect/>
                    </a:stretch>
                  </pic:blipFill>
                  <pic:spPr>
                    <a:xfrm>
                      <a:off x="0" y="0"/>
                      <a:ext cx="5727700" cy="4295775"/>
                    </a:xfrm>
                    <a:prstGeom prst="rect">
                      <a:avLst/>
                    </a:prstGeom>
                  </pic:spPr>
                </pic:pic>
              </a:graphicData>
            </a:graphic>
          </wp:inline>
        </w:drawing>
      </w:r>
    </w:p>
    <w:p w14:paraId="24B8E68F" w14:textId="77777777" w:rsidR="00755F2A" w:rsidRPr="00755F2A" w:rsidRDefault="00755F2A" w:rsidP="00755F2A">
      <w:pPr>
        <w:rPr>
          <w:lang w:val="en-GB"/>
        </w:rPr>
      </w:pPr>
      <w:r w:rsidRPr="00755F2A">
        <w:rPr>
          <w:lang w:val="en-GB"/>
        </w:rPr>
        <w:t xml:space="preserve">There are two very similar species in this region; </w:t>
      </w:r>
      <w:proofErr w:type="spellStart"/>
      <w:proofErr w:type="gramStart"/>
      <w:r w:rsidRPr="00755F2A">
        <w:rPr>
          <w:i/>
          <w:lang w:val="en-GB"/>
        </w:rPr>
        <w:t>P.lutea</w:t>
      </w:r>
      <w:proofErr w:type="spellEnd"/>
      <w:proofErr w:type="gramEnd"/>
      <w:r w:rsidRPr="00755F2A">
        <w:rPr>
          <w:lang w:val="en-GB"/>
        </w:rPr>
        <w:t xml:space="preserve"> and </w:t>
      </w:r>
      <w:proofErr w:type="spellStart"/>
      <w:r w:rsidRPr="00755F2A">
        <w:rPr>
          <w:i/>
          <w:lang w:val="en-GB"/>
        </w:rPr>
        <w:t>P.lobata</w:t>
      </w:r>
      <w:proofErr w:type="spellEnd"/>
      <w:r w:rsidRPr="00755F2A">
        <w:rPr>
          <w:lang w:val="en-GB"/>
        </w:rPr>
        <w:t xml:space="preserve"> and I have been told by taxonomists that it is impossible to tell them apart by looking at </w:t>
      </w:r>
      <w:proofErr w:type="spellStart"/>
      <w:r w:rsidRPr="00755F2A">
        <w:rPr>
          <w:lang w:val="en-GB"/>
        </w:rPr>
        <w:t>corralite</w:t>
      </w:r>
      <w:proofErr w:type="spellEnd"/>
      <w:r w:rsidRPr="00755F2A">
        <w:rPr>
          <w:lang w:val="en-GB"/>
        </w:rPr>
        <w:t xml:space="preserve"> shape in-situ. I therefore aim for the same shape of colony. There are lots of </w:t>
      </w:r>
      <w:proofErr w:type="spellStart"/>
      <w:r w:rsidRPr="00755F2A">
        <w:rPr>
          <w:lang w:val="en-GB"/>
        </w:rPr>
        <w:t>porites</w:t>
      </w:r>
      <w:proofErr w:type="spellEnd"/>
      <w:r w:rsidRPr="00755F2A">
        <w:rPr>
          <w:lang w:val="en-GB"/>
        </w:rPr>
        <w:t xml:space="preserve"> massive everywhere. Aim for the classic massive colony, notice the ridged/bumped surface, often the large old colonies are </w:t>
      </w:r>
      <w:proofErr w:type="spellStart"/>
      <w:r w:rsidRPr="00755F2A">
        <w:rPr>
          <w:lang w:val="en-GB"/>
        </w:rPr>
        <w:t>helmit</w:t>
      </w:r>
      <w:proofErr w:type="spellEnd"/>
      <w:r w:rsidRPr="00755F2A">
        <w:rPr>
          <w:lang w:val="en-GB"/>
        </w:rPr>
        <w:t xml:space="preserve"> shaped like in the picture in this protocol. Try and avoid the small colonies. This is an example of the picture you take for each sample, so the bag id can clearly be seen.</w:t>
      </w:r>
    </w:p>
    <w:p w14:paraId="6471B558" w14:textId="77777777" w:rsidR="00755F2A" w:rsidRPr="00755F2A" w:rsidRDefault="00755F2A" w:rsidP="00755F2A">
      <w:pPr>
        <w:rPr>
          <w:lang w:val="en-GB"/>
        </w:rPr>
      </w:pPr>
    </w:p>
    <w:p w14:paraId="7946D00D" w14:textId="77777777" w:rsidR="00755F2A" w:rsidRPr="00755F2A" w:rsidRDefault="00755F2A" w:rsidP="00755F2A">
      <w:pPr>
        <w:rPr>
          <w:lang w:val="en-GB"/>
        </w:rPr>
      </w:pPr>
      <w:r w:rsidRPr="00755F2A">
        <w:rPr>
          <w:noProof/>
          <w:lang w:val="en-GB" w:eastAsia="en-GB"/>
        </w:rPr>
        <w:lastRenderedPageBreak/>
        <w:drawing>
          <wp:inline distT="0" distB="0" distL="0" distR="0" wp14:anchorId="24F1B16C" wp14:editId="6730443D">
            <wp:extent cx="5727700" cy="38182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A210329.JPG"/>
                    <pic:cNvPicPr/>
                  </pic:nvPicPr>
                  <pic:blipFill>
                    <a:blip r:embed="rId17" cstate="screen">
                      <a:extLst>
                        <a:ext uri="{28A0092B-C50C-407E-A947-70E740481C1C}">
                          <a14:useLocalDpi xmlns:a14="http://schemas.microsoft.com/office/drawing/2010/main"/>
                        </a:ext>
                      </a:extLst>
                    </a:blip>
                    <a:stretch>
                      <a:fillRect/>
                    </a:stretch>
                  </pic:blipFill>
                  <pic:spPr>
                    <a:xfrm>
                      <a:off x="0" y="0"/>
                      <a:ext cx="5727700" cy="3818255"/>
                    </a:xfrm>
                    <a:prstGeom prst="rect">
                      <a:avLst/>
                    </a:prstGeom>
                  </pic:spPr>
                </pic:pic>
              </a:graphicData>
            </a:graphic>
          </wp:inline>
        </w:drawing>
      </w:r>
    </w:p>
    <w:p w14:paraId="2CA86FD2" w14:textId="77777777" w:rsidR="00755F2A" w:rsidRPr="00755F2A" w:rsidRDefault="00755F2A" w:rsidP="00755F2A">
      <w:r w:rsidRPr="00755F2A">
        <w:t xml:space="preserve">A. tenuis picture from Aldabra. These colonies form clumps not tables as you get close to the </w:t>
      </w:r>
      <w:proofErr w:type="spellStart"/>
      <w:r w:rsidRPr="00755F2A">
        <w:t>corallites</w:t>
      </w:r>
      <w:proofErr w:type="spellEnd"/>
      <w:r w:rsidRPr="00755F2A">
        <w:t xml:space="preserve"> you will see the slightly flared edges. </w:t>
      </w:r>
    </w:p>
    <w:p w14:paraId="54D690BF" w14:textId="77777777" w:rsidR="00755F2A" w:rsidRPr="00755F2A" w:rsidRDefault="00755F2A" w:rsidP="00755F2A">
      <w:r w:rsidRPr="00755F2A">
        <w:rPr>
          <w:noProof/>
          <w:lang w:val="en-GB" w:eastAsia="en-GB"/>
        </w:rPr>
        <w:drawing>
          <wp:inline distT="0" distB="0" distL="0" distR="0" wp14:anchorId="41B6C75B" wp14:editId="1C0AB6D1">
            <wp:extent cx="5754255" cy="384566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210328.JPG"/>
                    <pic:cNvPicPr/>
                  </pic:nvPicPr>
                  <pic:blipFill>
                    <a:blip r:embed="rId18">
                      <a:extLst>
                        <a:ext uri="{28A0092B-C50C-407E-A947-70E740481C1C}">
                          <a14:useLocalDpi xmlns:a14="http://schemas.microsoft.com/office/drawing/2010/main"/>
                        </a:ext>
                      </a:extLst>
                    </a:blip>
                    <a:stretch>
                      <a:fillRect/>
                    </a:stretch>
                  </pic:blipFill>
                  <pic:spPr>
                    <a:xfrm>
                      <a:off x="0" y="0"/>
                      <a:ext cx="5770670" cy="3856636"/>
                    </a:xfrm>
                    <a:prstGeom prst="rect">
                      <a:avLst/>
                    </a:prstGeom>
                  </pic:spPr>
                </pic:pic>
              </a:graphicData>
            </a:graphic>
          </wp:inline>
        </w:drawing>
      </w:r>
    </w:p>
    <w:p w14:paraId="3F6199F9" w14:textId="77777777" w:rsidR="00BE73F5" w:rsidRPr="00BE73F5" w:rsidRDefault="00BE73F5" w:rsidP="00BE73F5">
      <w:pPr>
        <w:rPr>
          <w:rFonts w:cstheme="minorHAnsi"/>
          <w:sz w:val="22"/>
          <w:szCs w:val="22"/>
        </w:rPr>
      </w:pPr>
    </w:p>
    <w:sectPr w:rsidR="00BE73F5" w:rsidRPr="00BE73F5" w:rsidSect="00EA294D">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panose1 w:val="020B0604020202020204"/>
    <w:charset w:val="00"/>
    <w:family w:val="swiss"/>
    <w:pitch w:val="variable"/>
    <w:sig w:usb0="E4002EFF" w:usb1="C000E47F" w:usb2="00000009" w:usb3="00000000" w:csb0="000001FF" w:csb1="00000000"/>
  </w:font>
  <w:font w:name="Helvetica Neue">
    <w:altName w:val="Corbel"/>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136F2"/>
    <w:multiLevelType w:val="hybridMultilevel"/>
    <w:tmpl w:val="313E9A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60B723E"/>
    <w:multiLevelType w:val="hybridMultilevel"/>
    <w:tmpl w:val="09F0B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1B3ED3"/>
    <w:multiLevelType w:val="hybridMultilevel"/>
    <w:tmpl w:val="A61055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D983BA5"/>
    <w:multiLevelType w:val="hybridMultilevel"/>
    <w:tmpl w:val="DE3063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02F207C"/>
    <w:multiLevelType w:val="hybridMultilevel"/>
    <w:tmpl w:val="C1C6703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2CC4A75"/>
    <w:multiLevelType w:val="hybridMultilevel"/>
    <w:tmpl w:val="5DCA7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2F384E"/>
    <w:multiLevelType w:val="multilevel"/>
    <w:tmpl w:val="E2B2413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7396183"/>
    <w:multiLevelType w:val="multilevel"/>
    <w:tmpl w:val="3826982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8A86FE4"/>
    <w:multiLevelType w:val="hybridMultilevel"/>
    <w:tmpl w:val="7CA06D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A430B85"/>
    <w:multiLevelType w:val="multilevel"/>
    <w:tmpl w:val="59BA9E5C"/>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0" w15:restartNumberingAfterBreak="0">
    <w:nsid w:val="2CFB5E59"/>
    <w:multiLevelType w:val="hybridMultilevel"/>
    <w:tmpl w:val="961C4C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1775570"/>
    <w:multiLevelType w:val="hybridMultilevel"/>
    <w:tmpl w:val="D4D0CB8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5CA3260"/>
    <w:multiLevelType w:val="hybridMultilevel"/>
    <w:tmpl w:val="B8121A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9971D71"/>
    <w:multiLevelType w:val="multilevel"/>
    <w:tmpl w:val="E2B2413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AC13CD2"/>
    <w:multiLevelType w:val="hybridMultilevel"/>
    <w:tmpl w:val="FCBC4A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BCB2911"/>
    <w:multiLevelType w:val="hybridMultilevel"/>
    <w:tmpl w:val="32D6B1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DAC36F2"/>
    <w:multiLevelType w:val="hybridMultilevel"/>
    <w:tmpl w:val="1F9860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FC82333"/>
    <w:multiLevelType w:val="hybridMultilevel"/>
    <w:tmpl w:val="284670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C93584F"/>
    <w:multiLevelType w:val="hybridMultilevel"/>
    <w:tmpl w:val="4FEEB6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E4739F9"/>
    <w:multiLevelType w:val="hybridMultilevel"/>
    <w:tmpl w:val="7EA4C0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F5C533C"/>
    <w:multiLevelType w:val="hybridMultilevel"/>
    <w:tmpl w:val="EC3E96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FA82C7C"/>
    <w:multiLevelType w:val="hybridMultilevel"/>
    <w:tmpl w:val="897E21A8"/>
    <w:lvl w:ilvl="0" w:tplc="255A714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1329E7"/>
    <w:multiLevelType w:val="hybridMultilevel"/>
    <w:tmpl w:val="72E2C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56259D1"/>
    <w:multiLevelType w:val="hybridMultilevel"/>
    <w:tmpl w:val="3AD69E54"/>
    <w:lvl w:ilvl="0" w:tplc="04090001">
      <w:start w:val="1"/>
      <w:numFmt w:val="bullet"/>
      <w:lvlText w:val=""/>
      <w:lvlJc w:val="left"/>
      <w:pPr>
        <w:ind w:left="720" w:hanging="360"/>
      </w:pPr>
      <w:rPr>
        <w:rFonts w:ascii="Symbol" w:hAnsi="Symbol" w:hint="default"/>
      </w:rPr>
    </w:lvl>
    <w:lvl w:ilvl="1" w:tplc="4D8ED95E">
      <w:numFmt w:val="bullet"/>
      <w:lvlText w:val="•"/>
      <w:lvlJc w:val="left"/>
      <w:pPr>
        <w:ind w:left="1800" w:hanging="720"/>
      </w:pPr>
      <w:rPr>
        <w:rFonts w:ascii="Calibri" w:eastAsiaTheme="minorHAnsi"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680009"/>
    <w:multiLevelType w:val="multilevel"/>
    <w:tmpl w:val="E2B2413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DD1527A"/>
    <w:multiLevelType w:val="hybridMultilevel"/>
    <w:tmpl w:val="9402B7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2E4E8E"/>
    <w:multiLevelType w:val="hybridMultilevel"/>
    <w:tmpl w:val="F84C15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FE945E9"/>
    <w:multiLevelType w:val="hybridMultilevel"/>
    <w:tmpl w:val="A0CE73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A045994"/>
    <w:multiLevelType w:val="hybridMultilevel"/>
    <w:tmpl w:val="D14E1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A923F54"/>
    <w:multiLevelType w:val="hybridMultilevel"/>
    <w:tmpl w:val="E6BA1F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EF32CE4"/>
    <w:multiLevelType w:val="hybridMultilevel"/>
    <w:tmpl w:val="D8A6D3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0180FBC"/>
    <w:multiLevelType w:val="multilevel"/>
    <w:tmpl w:val="E2B2413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70D20066"/>
    <w:multiLevelType w:val="hybridMultilevel"/>
    <w:tmpl w:val="FD540A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74FE76AA"/>
    <w:multiLevelType w:val="hybridMultilevel"/>
    <w:tmpl w:val="BE86A340"/>
    <w:lvl w:ilvl="0" w:tplc="28546B0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61E31CB"/>
    <w:multiLevelType w:val="hybridMultilevel"/>
    <w:tmpl w:val="691613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7890E59"/>
    <w:multiLevelType w:val="hybridMultilevel"/>
    <w:tmpl w:val="C1C6703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F1D4B62"/>
    <w:multiLevelType w:val="hybridMultilevel"/>
    <w:tmpl w:val="6C487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3"/>
  </w:num>
  <w:num w:numId="4">
    <w:abstractNumId w:val="30"/>
  </w:num>
  <w:num w:numId="5">
    <w:abstractNumId w:val="22"/>
  </w:num>
  <w:num w:numId="6">
    <w:abstractNumId w:val="9"/>
  </w:num>
  <w:num w:numId="7">
    <w:abstractNumId w:val="32"/>
  </w:num>
  <w:num w:numId="8">
    <w:abstractNumId w:val="2"/>
  </w:num>
  <w:num w:numId="9">
    <w:abstractNumId w:val="15"/>
  </w:num>
  <w:num w:numId="10">
    <w:abstractNumId w:val="0"/>
  </w:num>
  <w:num w:numId="11">
    <w:abstractNumId w:val="14"/>
  </w:num>
  <w:num w:numId="12">
    <w:abstractNumId w:val="25"/>
  </w:num>
  <w:num w:numId="13">
    <w:abstractNumId w:val="27"/>
  </w:num>
  <w:num w:numId="14">
    <w:abstractNumId w:val="36"/>
  </w:num>
  <w:num w:numId="15">
    <w:abstractNumId w:val="1"/>
  </w:num>
  <w:num w:numId="16">
    <w:abstractNumId w:val="20"/>
  </w:num>
  <w:num w:numId="17">
    <w:abstractNumId w:val="12"/>
  </w:num>
  <w:num w:numId="18">
    <w:abstractNumId w:val="10"/>
  </w:num>
  <w:num w:numId="19">
    <w:abstractNumId w:val="19"/>
  </w:num>
  <w:num w:numId="20">
    <w:abstractNumId w:val="26"/>
  </w:num>
  <w:num w:numId="21">
    <w:abstractNumId w:val="34"/>
  </w:num>
  <w:num w:numId="22">
    <w:abstractNumId w:val="31"/>
  </w:num>
  <w:num w:numId="23">
    <w:abstractNumId w:val="24"/>
  </w:num>
  <w:num w:numId="24">
    <w:abstractNumId w:val="29"/>
  </w:num>
  <w:num w:numId="25">
    <w:abstractNumId w:val="13"/>
  </w:num>
  <w:num w:numId="26">
    <w:abstractNumId w:val="6"/>
  </w:num>
  <w:num w:numId="27">
    <w:abstractNumId w:val="33"/>
  </w:num>
  <w:num w:numId="28">
    <w:abstractNumId w:val="21"/>
  </w:num>
  <w:num w:numId="29">
    <w:abstractNumId w:val="17"/>
  </w:num>
  <w:num w:numId="30">
    <w:abstractNumId w:val="23"/>
  </w:num>
  <w:num w:numId="31">
    <w:abstractNumId w:val="35"/>
  </w:num>
  <w:num w:numId="32">
    <w:abstractNumId w:val="28"/>
  </w:num>
  <w:num w:numId="33">
    <w:abstractNumId w:val="5"/>
  </w:num>
  <w:num w:numId="34">
    <w:abstractNumId w:val="4"/>
  </w:num>
  <w:num w:numId="35">
    <w:abstractNumId w:val="11"/>
  </w:num>
  <w:num w:numId="36">
    <w:abstractNumId w:val="18"/>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2766"/>
    <w:rsid w:val="00013BA8"/>
    <w:rsid w:val="00046F64"/>
    <w:rsid w:val="00051669"/>
    <w:rsid w:val="00070B98"/>
    <w:rsid w:val="0009731A"/>
    <w:rsid w:val="000B108F"/>
    <w:rsid w:val="000B2DAE"/>
    <w:rsid w:val="000D0D96"/>
    <w:rsid w:val="000D45D4"/>
    <w:rsid w:val="000D7F27"/>
    <w:rsid w:val="000E72AC"/>
    <w:rsid w:val="000E7F4C"/>
    <w:rsid w:val="000F2B4A"/>
    <w:rsid w:val="00183FB0"/>
    <w:rsid w:val="00190CE0"/>
    <w:rsid w:val="001D3E31"/>
    <w:rsid w:val="001D4124"/>
    <w:rsid w:val="001D52FB"/>
    <w:rsid w:val="001F5347"/>
    <w:rsid w:val="00201E70"/>
    <w:rsid w:val="00231A26"/>
    <w:rsid w:val="0026531B"/>
    <w:rsid w:val="00270DE6"/>
    <w:rsid w:val="002743DF"/>
    <w:rsid w:val="00284FA8"/>
    <w:rsid w:val="0028780D"/>
    <w:rsid w:val="00294905"/>
    <w:rsid w:val="002A6439"/>
    <w:rsid w:val="002B265C"/>
    <w:rsid w:val="002B523E"/>
    <w:rsid w:val="002C04FE"/>
    <w:rsid w:val="002C1386"/>
    <w:rsid w:val="002C7D64"/>
    <w:rsid w:val="002D388E"/>
    <w:rsid w:val="002E3A38"/>
    <w:rsid w:val="00305926"/>
    <w:rsid w:val="00305AC1"/>
    <w:rsid w:val="003153B0"/>
    <w:rsid w:val="0032336E"/>
    <w:rsid w:val="00364AB9"/>
    <w:rsid w:val="00394C75"/>
    <w:rsid w:val="003965CA"/>
    <w:rsid w:val="003B6EC0"/>
    <w:rsid w:val="003C2897"/>
    <w:rsid w:val="00402308"/>
    <w:rsid w:val="004136AE"/>
    <w:rsid w:val="004200FC"/>
    <w:rsid w:val="00420D93"/>
    <w:rsid w:val="0043096B"/>
    <w:rsid w:val="00527B8A"/>
    <w:rsid w:val="00533A92"/>
    <w:rsid w:val="0053517C"/>
    <w:rsid w:val="00547685"/>
    <w:rsid w:val="005631E9"/>
    <w:rsid w:val="005822D6"/>
    <w:rsid w:val="005933CA"/>
    <w:rsid w:val="005A58ED"/>
    <w:rsid w:val="005E7D94"/>
    <w:rsid w:val="00600313"/>
    <w:rsid w:val="00625513"/>
    <w:rsid w:val="006270BD"/>
    <w:rsid w:val="006474F8"/>
    <w:rsid w:val="00657BCE"/>
    <w:rsid w:val="00684675"/>
    <w:rsid w:val="006C4C52"/>
    <w:rsid w:val="006D7F15"/>
    <w:rsid w:val="007117AF"/>
    <w:rsid w:val="0073638C"/>
    <w:rsid w:val="00755F2A"/>
    <w:rsid w:val="007B3C87"/>
    <w:rsid w:val="007E755C"/>
    <w:rsid w:val="008075B6"/>
    <w:rsid w:val="0081770D"/>
    <w:rsid w:val="0084314A"/>
    <w:rsid w:val="00853982"/>
    <w:rsid w:val="00885FF9"/>
    <w:rsid w:val="008A2C79"/>
    <w:rsid w:val="008F37E8"/>
    <w:rsid w:val="009A6FA3"/>
    <w:rsid w:val="009D4185"/>
    <w:rsid w:val="00A01D77"/>
    <w:rsid w:val="00A2241F"/>
    <w:rsid w:val="00A23BDB"/>
    <w:rsid w:val="00A23EB9"/>
    <w:rsid w:val="00A34AB1"/>
    <w:rsid w:val="00A50111"/>
    <w:rsid w:val="00AA55B3"/>
    <w:rsid w:val="00AA6E61"/>
    <w:rsid w:val="00AD5209"/>
    <w:rsid w:val="00B06E1B"/>
    <w:rsid w:val="00B176CF"/>
    <w:rsid w:val="00B239BD"/>
    <w:rsid w:val="00B32BFA"/>
    <w:rsid w:val="00B57A31"/>
    <w:rsid w:val="00B66BAF"/>
    <w:rsid w:val="00B810DE"/>
    <w:rsid w:val="00BA5C2E"/>
    <w:rsid w:val="00BE73F5"/>
    <w:rsid w:val="00BF0A31"/>
    <w:rsid w:val="00BF3691"/>
    <w:rsid w:val="00C07771"/>
    <w:rsid w:val="00C23F89"/>
    <w:rsid w:val="00C5032E"/>
    <w:rsid w:val="00C634DF"/>
    <w:rsid w:val="00C71192"/>
    <w:rsid w:val="00CB400F"/>
    <w:rsid w:val="00CB75AE"/>
    <w:rsid w:val="00CE275C"/>
    <w:rsid w:val="00CE298D"/>
    <w:rsid w:val="00D03112"/>
    <w:rsid w:val="00D2140A"/>
    <w:rsid w:val="00D24CF2"/>
    <w:rsid w:val="00D33B35"/>
    <w:rsid w:val="00D37B09"/>
    <w:rsid w:val="00D50269"/>
    <w:rsid w:val="00D52199"/>
    <w:rsid w:val="00D65476"/>
    <w:rsid w:val="00DE30D7"/>
    <w:rsid w:val="00DF011B"/>
    <w:rsid w:val="00DF33D1"/>
    <w:rsid w:val="00E0213F"/>
    <w:rsid w:val="00E04F16"/>
    <w:rsid w:val="00E05E80"/>
    <w:rsid w:val="00E175FC"/>
    <w:rsid w:val="00E427A9"/>
    <w:rsid w:val="00E51DE1"/>
    <w:rsid w:val="00E52195"/>
    <w:rsid w:val="00E73BAA"/>
    <w:rsid w:val="00EA294D"/>
    <w:rsid w:val="00ED5642"/>
    <w:rsid w:val="00EE2766"/>
    <w:rsid w:val="00EE744D"/>
    <w:rsid w:val="00EE773C"/>
    <w:rsid w:val="00F0390E"/>
    <w:rsid w:val="00F17FE0"/>
    <w:rsid w:val="00F608C6"/>
    <w:rsid w:val="00F6446A"/>
    <w:rsid w:val="00F710B2"/>
    <w:rsid w:val="00F96CEE"/>
    <w:rsid w:val="00FD1A4B"/>
    <w:rsid w:val="00FD7B95"/>
    <w:rsid w:val="00FE77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6689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2766"/>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B108F"/>
    <w:pPr>
      <w:ind w:left="720"/>
      <w:contextualSpacing/>
    </w:pPr>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0B108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108F"/>
    <w:rPr>
      <w:rFonts w:ascii="Segoe UI" w:hAnsi="Segoe UI" w:cs="Segoe UI"/>
      <w:sz w:val="18"/>
      <w:szCs w:val="18"/>
    </w:rPr>
  </w:style>
  <w:style w:type="paragraph" w:customStyle="1" w:styleId="xmsonormal">
    <w:name w:val="x_msonormal"/>
    <w:basedOn w:val="Normal"/>
    <w:rsid w:val="009D4185"/>
    <w:rPr>
      <w:rFonts w:ascii="Calibri" w:hAnsi="Calibri" w:cs="Calibri"/>
      <w:sz w:val="22"/>
      <w:szCs w:val="22"/>
      <w:lang w:val="en-GB" w:eastAsia="en-GB"/>
    </w:rPr>
  </w:style>
  <w:style w:type="character" w:styleId="CommentReference">
    <w:name w:val="annotation reference"/>
    <w:basedOn w:val="DefaultParagraphFont"/>
    <w:uiPriority w:val="99"/>
    <w:semiHidden/>
    <w:unhideWhenUsed/>
    <w:rsid w:val="00D50269"/>
    <w:rPr>
      <w:sz w:val="16"/>
      <w:szCs w:val="16"/>
    </w:rPr>
  </w:style>
  <w:style w:type="paragraph" w:styleId="CommentText">
    <w:name w:val="annotation text"/>
    <w:basedOn w:val="Normal"/>
    <w:link w:val="CommentTextChar"/>
    <w:uiPriority w:val="99"/>
    <w:semiHidden/>
    <w:unhideWhenUsed/>
    <w:rsid w:val="00D50269"/>
    <w:rPr>
      <w:sz w:val="20"/>
      <w:szCs w:val="20"/>
    </w:rPr>
  </w:style>
  <w:style w:type="character" w:customStyle="1" w:styleId="CommentTextChar">
    <w:name w:val="Comment Text Char"/>
    <w:basedOn w:val="DefaultParagraphFont"/>
    <w:link w:val="CommentText"/>
    <w:uiPriority w:val="99"/>
    <w:semiHidden/>
    <w:rsid w:val="00D50269"/>
    <w:rPr>
      <w:sz w:val="20"/>
      <w:szCs w:val="20"/>
    </w:rPr>
  </w:style>
  <w:style w:type="paragraph" w:styleId="CommentSubject">
    <w:name w:val="annotation subject"/>
    <w:basedOn w:val="CommentText"/>
    <w:next w:val="CommentText"/>
    <w:link w:val="CommentSubjectChar"/>
    <w:uiPriority w:val="99"/>
    <w:semiHidden/>
    <w:unhideWhenUsed/>
    <w:rsid w:val="00D50269"/>
    <w:rPr>
      <w:b/>
      <w:bCs/>
    </w:rPr>
  </w:style>
  <w:style w:type="character" w:customStyle="1" w:styleId="CommentSubjectChar">
    <w:name w:val="Comment Subject Char"/>
    <w:basedOn w:val="CommentTextChar"/>
    <w:link w:val="CommentSubject"/>
    <w:uiPriority w:val="99"/>
    <w:semiHidden/>
    <w:rsid w:val="00D50269"/>
    <w:rPr>
      <w:b/>
      <w:bCs/>
      <w:sz w:val="20"/>
      <w:szCs w:val="20"/>
    </w:rPr>
  </w:style>
  <w:style w:type="paragraph" w:styleId="Revision">
    <w:name w:val="Revision"/>
    <w:hidden/>
    <w:uiPriority w:val="99"/>
    <w:semiHidden/>
    <w:rsid w:val="00394C75"/>
  </w:style>
  <w:style w:type="table" w:customStyle="1" w:styleId="TableGrid1">
    <w:name w:val="Table Grid1"/>
    <w:basedOn w:val="TableNormal"/>
    <w:next w:val="TableGrid"/>
    <w:uiPriority w:val="59"/>
    <w:rsid w:val="00755F2A"/>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787075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image" Target="media/image11.JP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customXml" Target="../customXml/item2.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jpeg"/><Relationship Id="rId5" Type="http://schemas.openxmlformats.org/officeDocument/2006/relationships/styles" Target="style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FC93E1BCF6E89408B0E987B3C6B8813" ma:contentTypeVersion="13" ma:contentTypeDescription="Create a new document." ma:contentTypeScope="" ma:versionID="9bcd7816ed862a582f143f5094487881">
  <xsd:schema xmlns:xsd="http://www.w3.org/2001/XMLSchema" xmlns:xs="http://www.w3.org/2001/XMLSchema" xmlns:p="http://schemas.microsoft.com/office/2006/metadata/properties" xmlns:ns3="efe1d9b1-5b88-4dc4-82bc-c10d62b93b89" xmlns:ns4="b57d34bb-740c-46af-b9eb-55b229489611" targetNamespace="http://schemas.microsoft.com/office/2006/metadata/properties" ma:root="true" ma:fieldsID="284f3315dd3cb52adffc5c63cf69d83f" ns3:_="" ns4:_="">
    <xsd:import namespace="efe1d9b1-5b88-4dc4-82bc-c10d62b93b89"/>
    <xsd:import namespace="b57d34bb-740c-46af-b9eb-55b22948961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DateTaken" minOccurs="0"/>
                <xsd:element ref="ns3:MediaServiceLocation"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e1d9b1-5b88-4dc4-82bc-c10d62b93b8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57d34bb-740c-46af-b9eb-55b22948961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2C4359C-9EB7-4F7B-8A60-F4EC28B8FC95}">
  <ds:schemaRefs>
    <ds:schemaRef ds:uri="http://schemas.microsoft.com/sharepoint/v3/contenttype/forms"/>
  </ds:schemaRefs>
</ds:datastoreItem>
</file>

<file path=customXml/itemProps2.xml><?xml version="1.0" encoding="utf-8"?>
<ds:datastoreItem xmlns:ds="http://schemas.openxmlformats.org/officeDocument/2006/customXml" ds:itemID="{11DDD2CC-A9DA-4540-9B64-64DA3C70A5C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F9D1215-DC92-4EAC-A579-C81EC50121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e1d9b1-5b88-4dc4-82bc-c10d62b93b89"/>
    <ds:schemaRef ds:uri="b57d34bb-740c-46af-b9eb-55b2294896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5666</Words>
  <Characters>32302</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Jupiter</dc:creator>
  <cp:keywords/>
  <dc:description/>
  <cp:lastModifiedBy>April Burt</cp:lastModifiedBy>
  <cp:revision>2</cp:revision>
  <cp:lastPrinted>2019-12-26T05:54:00Z</cp:lastPrinted>
  <dcterms:created xsi:type="dcterms:W3CDTF">2019-12-26T06:37:00Z</dcterms:created>
  <dcterms:modified xsi:type="dcterms:W3CDTF">2019-12-26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C93E1BCF6E89408B0E987B3C6B8813</vt:lpwstr>
  </property>
</Properties>
</file>